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246B2FFF" w:rsidR="00FC4DC1" w:rsidRDefault="00EB6E76" w:rsidP="00B22AC1">
      <w:pPr>
        <w:tabs>
          <w:tab w:val="left" w:pos="4575"/>
        </w:tabs>
        <w:spacing w:after="0" w:line="240" w:lineRule="auto"/>
        <w:ind w:left="0" w:firstLine="0"/>
        <w:jc w:val="left"/>
        <w:rPr>
          <w:b/>
          <w:szCs w:val="24"/>
        </w:rPr>
      </w:pPr>
      <w:r>
        <w:rPr>
          <w:b/>
          <w:szCs w:val="24"/>
        </w:rPr>
        <w:t>Word Count: 8340</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393C51D3" w:rsidR="00425004" w:rsidRDefault="00B720B2" w:rsidP="00876B93">
      <w:pPr>
        <w:tabs>
          <w:tab w:val="left" w:pos="4575"/>
        </w:tabs>
        <w:spacing w:after="446" w:line="259" w:lineRule="auto"/>
        <w:ind w:left="0" w:firstLine="0"/>
        <w:jc w:val="center"/>
        <w:rPr>
          <w:b/>
          <w:szCs w:val="24"/>
        </w:rPr>
      </w:pPr>
      <w:r w:rsidRPr="008C7178">
        <w:rPr>
          <w:b/>
          <w:szCs w:val="24"/>
        </w:rPr>
        <w:t>Emotion regulation strategy usage in a</w:t>
      </w:r>
      <w:r w:rsidR="006A1496">
        <w:rPr>
          <w:b/>
          <w:szCs w:val="24"/>
        </w:rPr>
        <w:t xml:space="preserve"> </w:t>
      </w:r>
      <w:r w:rsidR="004F39AA">
        <w:rPr>
          <w:b/>
          <w:szCs w:val="24"/>
        </w:rPr>
        <w:t>dynamic, high-intensity</w:t>
      </w:r>
      <w:r w:rsidRPr="008C7178">
        <w:rPr>
          <w:b/>
          <w:szCs w:val="24"/>
        </w:rPr>
        <w:t xml:space="preserve"> context</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r w:rsidRPr="009B0B57">
        <w:rPr>
          <w:color w:val="000000" w:themeColor="text1"/>
          <w:szCs w:val="24"/>
        </w:rPr>
        <w:t>joanne.stasiak@psych.ucsb.edu</w:t>
      </w:r>
    </w:p>
    <w:p w14:paraId="7390CD38"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stevent.martinez@temple.edu</w:t>
      </w:r>
    </w:p>
    <w:p w14:paraId="151DE32B" w14:textId="77777777"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katelyn.cliver@temple.edu</w:t>
      </w:r>
    </w:p>
    <w:p w14:paraId="36A0ABFC"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david.gregory@temple.edu</w:t>
      </w:r>
    </w:p>
    <w:p w14:paraId="4CF2A156" w14:textId="77777777"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Pr="003D121C">
        <w:rPr>
          <w:b/>
          <w:color w:val="000000" w:themeColor="text1"/>
          <w:szCs w:val="24"/>
          <w:vertAlign w:val="superscript"/>
        </w:rPr>
        <w:t>c</w:t>
      </w:r>
      <w:r w:rsidRPr="003D121C">
        <w:rPr>
          <w:b/>
          <w:color w:val="000000" w:themeColor="text1"/>
          <w:szCs w:val="24"/>
        </w:rPr>
        <w:t xml:space="preserve">, </w:t>
      </w:r>
      <w:r>
        <w:rPr>
          <w:bCs/>
          <w:color w:val="000000" w:themeColor="text1"/>
          <w:szCs w:val="24"/>
        </w:rPr>
        <w:t>Reisman@brown</w:t>
      </w:r>
      <w:r w:rsidRPr="00CC28C9">
        <w:rPr>
          <w:bCs/>
          <w:color w:val="000000" w:themeColor="text1"/>
          <w:szCs w:val="24"/>
        </w:rPr>
        <w:t>.edu</w:t>
      </w:r>
    </w:p>
    <w:p w14:paraId="13244254" w14:textId="77777777"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r>
        <w:rPr>
          <w:bCs/>
          <w:color w:val="000000" w:themeColor="text1"/>
          <w:szCs w:val="24"/>
        </w:rPr>
        <w:t>helen_schmidt@temple.edu</w:t>
      </w:r>
    </w:p>
    <w:p w14:paraId="71113B12"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vishnu.murty@temple.edu</w:t>
      </w:r>
    </w:p>
    <w:p w14:paraId="3D142856" w14:textId="77777777"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chelsea.helion@temple.edu</w:t>
      </w:r>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uilding 251, University of California, Santa Barbara, Santa Barbara, CA, 93106</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RDefault="00BD0AE5" w:rsidP="00876B93">
      <w:pPr>
        <w:pStyle w:val="Footer"/>
        <w:contextualSpacing/>
        <w:rPr>
          <w:b/>
          <w:color w:val="000000" w:themeColor="text1"/>
          <w:szCs w:val="24"/>
        </w:rPr>
      </w:pPr>
    </w:p>
    <w:p w14:paraId="32400146" w14:textId="5C7DB64A" w:rsidR="00BD0AE5" w:rsidRDefault="00BD0AE5" w:rsidP="00876B93">
      <w:pPr>
        <w:pStyle w:val="Footer"/>
        <w:contextualSpacing/>
        <w:rPr>
          <w:b/>
          <w:color w:val="000000" w:themeColor="text1"/>
          <w:szCs w:val="24"/>
        </w:rPr>
      </w:pPr>
    </w:p>
    <w:p w14:paraId="5DC7293F" w14:textId="3C863319" w:rsidR="00BD0AE5" w:rsidRDefault="00BD0AE5" w:rsidP="00876B93">
      <w:pPr>
        <w:pStyle w:val="Footer"/>
        <w:contextualSpacing/>
        <w:rPr>
          <w:b/>
          <w:color w:val="000000" w:themeColor="text1"/>
          <w:szCs w:val="24"/>
        </w:rPr>
      </w:pPr>
    </w:p>
    <w:p w14:paraId="03631E6D" w14:textId="0C92F4FF" w:rsidR="00BD0AE5" w:rsidRDefault="00BD0AE5" w:rsidP="00876B93">
      <w:pPr>
        <w:pStyle w:val="Footer"/>
        <w:contextualSpacing/>
        <w:rPr>
          <w:b/>
          <w:color w:val="000000" w:themeColor="text1"/>
          <w:szCs w:val="24"/>
        </w:rPr>
      </w:pPr>
    </w:p>
    <w:p w14:paraId="7CCD935B" w14:textId="759AF727" w:rsidR="00BD0AE5" w:rsidRDefault="00BD0AE5" w:rsidP="00876B93">
      <w:pPr>
        <w:pStyle w:val="Footer"/>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876B93">
      <w:pPr>
        <w:pStyle w:val="Footer"/>
        <w:ind w:left="0" w:firstLine="0"/>
        <w:contextualSpacing/>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77777777"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r w:rsidRPr="003D121C">
        <w:rPr>
          <w:bCs/>
          <w:color w:val="000000" w:themeColor="text1"/>
          <w:szCs w:val="24"/>
        </w:rPr>
        <w:t>billy.mitchell@temple.edu</w:t>
      </w:r>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23C78F55" w:rsidR="00425004" w:rsidRDefault="00B720B2" w:rsidP="00E44513">
      <w:pPr>
        <w:spacing w:after="0" w:line="480" w:lineRule="auto"/>
        <w:ind w:left="0" w:firstLine="0"/>
        <w:rPr>
          <w:szCs w:val="24"/>
        </w:rPr>
      </w:pPr>
      <w:r w:rsidRPr="008C7178">
        <w:rPr>
          <w:b/>
          <w:szCs w:val="24"/>
        </w:rPr>
        <w:lastRenderedPageBreak/>
        <w:t>ABSTRACT (</w:t>
      </w:r>
      <w:del w:id="1" w:author="Billy Mitchell" w:date="2023-11-07T10:35:00Z">
        <w:r w:rsidR="00FD0285" w:rsidDel="00260459">
          <w:rPr>
            <w:b/>
            <w:szCs w:val="24"/>
          </w:rPr>
          <w:delText>2</w:delText>
        </w:r>
        <w:r w:rsidR="00F04217" w:rsidDel="00260459">
          <w:rPr>
            <w:b/>
            <w:szCs w:val="24"/>
          </w:rPr>
          <w:delText>3</w:delText>
        </w:r>
        <w:r w:rsidR="007B47B5" w:rsidDel="00260459">
          <w:rPr>
            <w:b/>
            <w:szCs w:val="24"/>
          </w:rPr>
          <w:delText>6</w:delText>
        </w:r>
      </w:del>
      <w:r w:rsidRPr="008C7178">
        <w:rPr>
          <w:b/>
          <w:szCs w:val="24"/>
        </w:rPr>
        <w:t xml:space="preserve"> / </w:t>
      </w:r>
      <w:r w:rsidR="003C56B6">
        <w:rPr>
          <w:b/>
          <w:szCs w:val="24"/>
        </w:rPr>
        <w:t>2</w:t>
      </w:r>
      <w:r w:rsidR="00FD0285">
        <w:rPr>
          <w:b/>
          <w:szCs w:val="24"/>
        </w:rPr>
        <w:t>50</w:t>
      </w:r>
      <w:r w:rsidR="003C56B6" w:rsidRPr="008C7178">
        <w:rPr>
          <w:b/>
          <w:szCs w:val="24"/>
        </w:rPr>
        <w:t xml:space="preserve"> </w:t>
      </w:r>
      <w:r w:rsidRPr="008C7178">
        <w:rPr>
          <w:b/>
          <w:szCs w:val="24"/>
        </w:rPr>
        <w:t xml:space="preserve">Words): </w:t>
      </w:r>
      <w:bookmarkStart w:id="2" w:name="_Hlk135689145"/>
      <w:r w:rsidRPr="008C7178">
        <w:rPr>
          <w:szCs w:val="24"/>
        </w:rPr>
        <w:t xml:space="preserve">Successful emotion regulation requires effective strategy selection. Prior research suggests that </w:t>
      </w:r>
      <w:r w:rsidR="00C67D89">
        <w:rPr>
          <w:szCs w:val="24"/>
        </w:rPr>
        <w:t xml:space="preserve">disengagement </w:t>
      </w:r>
      <w:r w:rsidRPr="008C7178">
        <w:rPr>
          <w:szCs w:val="24"/>
        </w:rPr>
        <w:t>strategies</w:t>
      </w:r>
      <w:r w:rsidR="00C67D89">
        <w:rPr>
          <w:szCs w:val="24"/>
        </w:rPr>
        <w:t xml:space="preserve"> (e.g., distraction)</w:t>
      </w:r>
      <w:r w:rsidRPr="008C7178">
        <w:rPr>
          <w:szCs w:val="24"/>
        </w:rPr>
        <w:t xml:space="preserve"> are more likely to be selected </w:t>
      </w:r>
      <w:r w:rsidR="00AF35DC">
        <w:rPr>
          <w:szCs w:val="24"/>
        </w:rPr>
        <w:t>than</w:t>
      </w:r>
      <w:r w:rsidR="00C67D89">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50851">
        <w:rPr>
          <w:szCs w:val="24"/>
        </w:rPr>
        <w:t xml:space="preserve">emotion regulation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high-intensity,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a </w:t>
      </w:r>
      <w:r w:rsidR="00C52CA8">
        <w:rPr>
          <w:szCs w:val="24"/>
        </w:rPr>
        <w:t>high-intensity, high-stimulation multimodal</w:t>
      </w:r>
      <w:r w:rsidRPr="008C7178">
        <w:rPr>
          <w:szCs w:val="24"/>
        </w:rPr>
        <w:t xml:space="preserve"> </w:t>
      </w:r>
      <w:r w:rsidR="00C67D89">
        <w:rPr>
          <w:szCs w:val="24"/>
        </w:rPr>
        <w:t>environment</w:t>
      </w:r>
      <w:r w:rsidRPr="008C7178">
        <w:rPr>
          <w:szCs w:val="24"/>
        </w:rPr>
        <w:t xml:space="preserve"> 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 xml:space="preserve">usage </w:t>
      </w:r>
      <w:r w:rsidR="006A1496">
        <w:rPr>
          <w:szCs w:val="24"/>
        </w:rPr>
        <w:t>among</w:t>
      </w:r>
      <w:r w:rsidR="00CD160F">
        <w:rPr>
          <w:szCs w:val="24"/>
        </w:rPr>
        <w:t xml:space="preserve"> untrained participants</w:t>
      </w:r>
      <w:r w:rsidR="005B626E">
        <w:rPr>
          <w:szCs w:val="24"/>
        </w:rPr>
        <w:t xml:space="preserve"> -</w:t>
      </w:r>
      <w:r w:rsidR="00D80B3A">
        <w:rPr>
          <w:szCs w:val="24"/>
        </w:rPr>
        <w:t xml:space="preserve"> individuals given no prior regulation instructions or direction</w:t>
      </w:r>
      <w:r w:rsidR="005B626E">
        <w:rPr>
          <w:szCs w:val="24"/>
        </w:rPr>
        <w:t xml:space="preserve"> - </w:t>
      </w:r>
      <w:r w:rsidR="00CD160F">
        <w:rPr>
          <w:szCs w:val="24"/>
        </w:rPr>
        <w:t>while</w:t>
      </w:r>
      <w:r w:rsidRPr="008C7178">
        <w:rPr>
          <w:szCs w:val="24"/>
        </w:rPr>
        <w:t xml:space="preserve"> navigat</w:t>
      </w:r>
      <w:r w:rsidR="00CD160F">
        <w:rPr>
          <w:szCs w:val="24"/>
        </w:rPr>
        <w:t>ing</w:t>
      </w:r>
      <w:r w:rsidRPr="008C7178">
        <w:rPr>
          <w:szCs w:val="24"/>
        </w:rPr>
        <w:t xml:space="preserve"> a haunted house</w:t>
      </w:r>
      <w:r w:rsidR="00AF35DC">
        <w:rPr>
          <w:szCs w:val="24"/>
        </w:rPr>
        <w:t>.</w:t>
      </w:r>
      <w:r w:rsidRPr="008C7178">
        <w:rPr>
          <w:szCs w:val="24"/>
        </w:rPr>
        <w:t xml:space="preserve"> </w:t>
      </w:r>
      <w:r w:rsidR="006725C8">
        <w:rPr>
          <w:szCs w:val="24"/>
        </w:rPr>
        <w:t>Study 1</w:t>
      </w:r>
      <w:r w:rsidRPr="008C7178">
        <w:rPr>
          <w:szCs w:val="24"/>
        </w:rPr>
        <w:t xml:space="preserve"> (</w:t>
      </w:r>
      <w:r w:rsidRPr="008C7178">
        <w:rPr>
          <w:i/>
          <w:szCs w:val="24"/>
        </w:rPr>
        <w:t xml:space="preserve">n = </w:t>
      </w:r>
      <w:r w:rsidRPr="008C7178">
        <w:rPr>
          <w:szCs w:val="24"/>
        </w:rPr>
        <w:t xml:space="preserve">118) </w:t>
      </w:r>
      <w:ins w:id="3" w:author="Billy Mitchell" w:date="2023-11-07T09:37:00Z">
        <w:r w:rsidR="00532284">
          <w:rPr>
            <w:szCs w:val="24"/>
          </w:rPr>
          <w:t>did not</w:t>
        </w:r>
      </w:ins>
      <w:del w:id="4" w:author="Billy Mitchell" w:date="2023-11-07T09:37:00Z">
        <w:r w:rsidRPr="008C7178" w:rsidDel="00532284">
          <w:rPr>
            <w:szCs w:val="24"/>
          </w:rPr>
          <w:delText>f</w:delText>
        </w:r>
        <w:r w:rsidR="006A1496" w:rsidDel="00532284">
          <w:rPr>
            <w:szCs w:val="24"/>
          </w:rPr>
          <w:delText>ailed to</w:delText>
        </w:r>
      </w:del>
      <w:r w:rsidR="006A1496">
        <w:rPr>
          <w:szCs w:val="24"/>
        </w:rPr>
        <w:t xml:space="preserve"> find a </w:t>
      </w:r>
      <w:r w:rsidRPr="008C7178">
        <w:rPr>
          <w:szCs w:val="24"/>
        </w:rPr>
        <w:t xml:space="preserve">relationship between emotional intensity and use of </w:t>
      </w:r>
      <w:r w:rsidR="00C67D89">
        <w:rPr>
          <w:szCs w:val="24"/>
        </w:rPr>
        <w:t>engagement</w:t>
      </w:r>
      <w:r w:rsidR="00150851">
        <w:rPr>
          <w:szCs w:val="24"/>
        </w:rPr>
        <w:t xml:space="preserve"> and</w:t>
      </w:r>
      <w:r w:rsidR="00C67D89">
        <w:rPr>
          <w:szCs w:val="24"/>
        </w:rPr>
        <w:t xml:space="preserve"> disengagement</w:t>
      </w:r>
      <w:r w:rsidRPr="008C7178">
        <w:rPr>
          <w:szCs w:val="24"/>
        </w:rPr>
        <w:t xml:space="preserve"> strategies</w:t>
      </w:r>
      <w:r w:rsidR="00B17C41">
        <w:rPr>
          <w:szCs w:val="24"/>
        </w:rPr>
        <w:t xml:space="preserve"> to downregulate emotions</w:t>
      </w:r>
      <w:r w:rsidR="00AF35DC">
        <w:rPr>
          <w:szCs w:val="24"/>
        </w:rPr>
        <w:t xml:space="preserve">. </w:t>
      </w:r>
      <w:r w:rsidR="00150851">
        <w:rPr>
          <w:szCs w:val="24"/>
        </w:rPr>
        <w:t>T</w:t>
      </w:r>
      <w:r w:rsidR="00C67D89">
        <w:rPr>
          <w:szCs w:val="24"/>
        </w:rPr>
        <w:t>hough more intense experiences did not predict more frequent distraction</w:t>
      </w:r>
      <w:r w:rsidR="00150851">
        <w:rPr>
          <w:szCs w:val="24"/>
        </w:rPr>
        <w:t xml:space="preserve"> usage</w:t>
      </w:r>
      <w:r w:rsidR="00C67D89">
        <w:rPr>
          <w:szCs w:val="24"/>
        </w:rPr>
        <w:t xml:space="preserve">, the </w:t>
      </w:r>
      <w:r w:rsidR="00150851">
        <w:rPr>
          <w:szCs w:val="24"/>
        </w:rPr>
        <w:t>regulatory success</w:t>
      </w:r>
      <w:r w:rsidR="00C67D89">
        <w:rPr>
          <w:szCs w:val="24"/>
        </w:rPr>
        <w:t xml:space="preserve"> of </w:t>
      </w:r>
      <w:r w:rsidR="00B17C41">
        <w:rPr>
          <w:szCs w:val="24"/>
        </w:rPr>
        <w:t>d</w:t>
      </w:r>
      <w:r w:rsidR="00FB3B51">
        <w:rPr>
          <w:szCs w:val="24"/>
        </w:rPr>
        <w:t>istractio</w:t>
      </w:r>
      <w:r w:rsidR="00C67D89">
        <w:rPr>
          <w:szCs w:val="24"/>
        </w:rPr>
        <w:t>n</w:t>
      </w:r>
      <w:r w:rsidR="00150851">
        <w:rPr>
          <w:szCs w:val="24"/>
        </w:rPr>
        <w:t>, but not reappraisal,</w:t>
      </w:r>
      <w:r w:rsidR="00C67D89">
        <w:rPr>
          <w:szCs w:val="24"/>
        </w:rPr>
        <w:t xml:space="preserve"> decreased as emotional intensity increase</w:t>
      </w:r>
      <w:r w:rsidR="00150851">
        <w:rPr>
          <w:szCs w:val="24"/>
        </w:rPr>
        <w:t>d in this context</w:t>
      </w:r>
      <w:r w:rsidR="00C67D89">
        <w:rPr>
          <w:szCs w:val="24"/>
        </w:rPr>
        <w:t xml:space="preserve">. </w:t>
      </w:r>
      <w:r w:rsidR="00150851">
        <w:rPr>
          <w:szCs w:val="24"/>
        </w:rPr>
        <w:t xml:space="preserve">This deviation from the expectations </w:t>
      </w:r>
      <w:r w:rsidR="00D80B3A">
        <w:rPr>
          <w:szCs w:val="24"/>
        </w:rPr>
        <w:t>set by</w:t>
      </w:r>
      <w:r w:rsidR="00150851">
        <w:rPr>
          <w:szCs w:val="24"/>
        </w:rPr>
        <w:t xml:space="preserve"> </w:t>
      </w:r>
      <w:r w:rsidR="002D566C">
        <w:rPr>
          <w:szCs w:val="24"/>
        </w:rPr>
        <w:t>extant</w:t>
      </w:r>
      <w:r w:rsidR="00D80B3A">
        <w:rPr>
          <w:szCs w:val="24"/>
        </w:rPr>
        <w:t xml:space="preserve"> </w:t>
      </w:r>
      <w:r w:rsidR="002D566C">
        <w:rPr>
          <w:szCs w:val="24"/>
        </w:rPr>
        <w:t xml:space="preserve">literature might </w:t>
      </w:r>
      <w:r w:rsidR="00D80B3A">
        <w:rPr>
          <w:szCs w:val="24"/>
        </w:rPr>
        <w:t xml:space="preserve">reflect </w:t>
      </w:r>
      <w:proofErr w:type="spellStart"/>
      <w:r w:rsidR="00D80B3A">
        <w:rPr>
          <w:szCs w:val="24"/>
        </w:rPr>
        <w:t>a</w:t>
      </w:r>
      <w:del w:id="5" w:author="Billy Mitchell" w:date="2023-11-07T09:38:00Z">
        <w:r w:rsidR="00D80B3A" w:rsidDel="00532284">
          <w:rPr>
            <w:szCs w:val="24"/>
          </w:rPr>
          <w:delText xml:space="preserve">n inherent </w:delText>
        </w:r>
      </w:del>
      <w:r w:rsidR="00D80B3A">
        <w:rPr>
          <w:szCs w:val="24"/>
        </w:rPr>
        <w:t>lack</w:t>
      </w:r>
      <w:proofErr w:type="spellEnd"/>
      <w:r w:rsidR="00D80B3A">
        <w:rPr>
          <w:szCs w:val="24"/>
        </w:rPr>
        <w:t xml:space="preserve"> of distraction affordances during</w:t>
      </w:r>
      <w:r w:rsidR="002D566C">
        <w:rPr>
          <w:szCs w:val="24"/>
        </w:rPr>
        <w:t xml:space="preserve"> high-intensity, high-stimulation e</w:t>
      </w:r>
      <w:r w:rsidR="00D80B3A">
        <w:rPr>
          <w:szCs w:val="24"/>
        </w:rPr>
        <w:t>vents</w:t>
      </w:r>
      <w:r w:rsidR="002D566C">
        <w:rPr>
          <w:szCs w:val="24"/>
        </w:rPr>
        <w:t>.</w:t>
      </w:r>
      <w:r w:rsidR="00D80B3A">
        <w:rPr>
          <w:szCs w:val="24"/>
        </w:rPr>
        <w:t xml:space="preserve"> To determine whether l</w:t>
      </w:r>
      <w:r w:rsidR="002D566C">
        <w:rPr>
          <w:szCs w:val="24"/>
        </w:rPr>
        <w:t xml:space="preserve">ess stimulating representations of the same experiences might </w:t>
      </w:r>
      <w:ins w:id="6" w:author="Billy Mitchell" w:date="2023-11-07T09:39:00Z">
        <w:r w:rsidR="00532284">
          <w:rPr>
            <w:szCs w:val="24"/>
          </w:rPr>
          <w:t xml:space="preserve">more closely </w:t>
        </w:r>
      </w:ins>
      <w:del w:id="7" w:author="Billy Mitchell" w:date="2023-11-07T09:39:00Z">
        <w:r w:rsidR="002D566C" w:rsidDel="00532284">
          <w:rPr>
            <w:szCs w:val="24"/>
          </w:rPr>
          <w:delText>better</w:delText>
        </w:r>
      </w:del>
      <w:r w:rsidR="002D566C">
        <w:rPr>
          <w:szCs w:val="24"/>
        </w:rPr>
        <w:t xml:space="preserve"> </w:t>
      </w:r>
      <w:ins w:id="8" w:author="Billy Mitchell" w:date="2023-11-07T09:39:00Z">
        <w:r w:rsidR="00532284">
          <w:rPr>
            <w:szCs w:val="24"/>
          </w:rPr>
          <w:t>parallel</w:t>
        </w:r>
      </w:ins>
      <w:del w:id="9" w:author="Billy Mitchell" w:date="2023-11-07T09:39:00Z">
        <w:r w:rsidR="002D566C" w:rsidDel="00532284">
          <w:rPr>
            <w:szCs w:val="24"/>
          </w:rPr>
          <w:delText>refle</w:delText>
        </w:r>
        <w:r w:rsidR="00D80B3A" w:rsidDel="00532284">
          <w:rPr>
            <w:szCs w:val="24"/>
          </w:rPr>
          <w:delText>ct</w:delText>
        </w:r>
      </w:del>
      <w:r w:rsidR="00D80B3A">
        <w:rPr>
          <w:szCs w:val="24"/>
        </w:rPr>
        <w:t xml:space="preserve"> established associations between strategy selection and emotional intensity, </w:t>
      </w:r>
      <w:r w:rsidR="00FB3B51">
        <w:rPr>
          <w:szCs w:val="24"/>
        </w:rPr>
        <w:t>S</w:t>
      </w:r>
      <w:r w:rsidRPr="008C7178">
        <w:rPr>
          <w:szCs w:val="24"/>
        </w:rPr>
        <w:t xml:space="preserve">tudy </w:t>
      </w:r>
      <w:r w:rsidR="006725C8">
        <w:rPr>
          <w:szCs w:val="24"/>
        </w:rPr>
        <w:t>2</w:t>
      </w:r>
      <w:r w:rsidR="00D80B3A">
        <w:rPr>
          <w:szCs w:val="24"/>
        </w:rPr>
        <w:t xml:space="preserve"> </w:t>
      </w:r>
      <w:r w:rsidRPr="008C7178">
        <w:rPr>
          <w:szCs w:val="24"/>
        </w:rPr>
        <w:t>participants (</w:t>
      </w:r>
      <w:r w:rsidRPr="008C7178">
        <w:rPr>
          <w:i/>
          <w:szCs w:val="24"/>
        </w:rPr>
        <w:t xml:space="preserve">n </w:t>
      </w:r>
      <w:r w:rsidRPr="008C7178">
        <w:rPr>
          <w:szCs w:val="24"/>
        </w:rPr>
        <w:t xml:space="preserve">= 152) </w:t>
      </w:r>
      <w:ins w:id="10" w:author="Billy Mitchell" w:date="2023-11-07T09:40:00Z">
        <w:r w:rsidR="00532284">
          <w:rPr>
            <w:szCs w:val="24"/>
          </w:rPr>
          <w:t>forecasted</w:t>
        </w:r>
      </w:ins>
      <w:del w:id="11" w:author="Billy Mitchell" w:date="2023-11-07T09:40:00Z">
        <w:r w:rsidRPr="008C7178" w:rsidDel="00532284">
          <w:rPr>
            <w:szCs w:val="24"/>
          </w:rPr>
          <w:delText>predicted</w:delText>
        </w:r>
      </w:del>
      <w:r w:rsidRPr="008C7178">
        <w:rPr>
          <w:szCs w:val="24"/>
        </w:rPr>
        <w:t xml:space="preserve"> regulation strategy usage based on the experiences reported by </w:t>
      </w:r>
      <w:del w:id="12" w:author="Billy Mitchell" w:date="2023-11-07T09:39:00Z">
        <w:r w:rsidR="00577234" w:rsidDel="00532284">
          <w:rPr>
            <w:szCs w:val="24"/>
          </w:rPr>
          <w:delText xml:space="preserve">the </w:delText>
        </w:r>
      </w:del>
      <w:r w:rsidR="00496DF7">
        <w:rPr>
          <w:szCs w:val="24"/>
        </w:rPr>
        <w:t xml:space="preserve">pilot </w:t>
      </w:r>
      <w:r w:rsidRPr="008C7178">
        <w:rPr>
          <w:szCs w:val="24"/>
        </w:rPr>
        <w:t>participants</w:t>
      </w:r>
      <w:ins w:id="13" w:author="Billy Mitchell" w:date="2023-11-07T09:39:00Z">
        <w:r w:rsidR="00532284">
          <w:rPr>
            <w:szCs w:val="24"/>
          </w:rPr>
          <w:t xml:space="preserve"> in the haunted house</w:t>
        </w:r>
      </w:ins>
      <w:r w:rsidR="00B17C41">
        <w:rPr>
          <w:szCs w:val="24"/>
        </w:rPr>
        <w:t xml:space="preserve">. The </w:t>
      </w:r>
      <w:del w:id="14" w:author="Billy Mitchell" w:date="2023-11-07T09:40:00Z">
        <w:r w:rsidR="00B17C41" w:rsidDel="00532284">
          <w:rPr>
            <w:szCs w:val="24"/>
          </w:rPr>
          <w:delText xml:space="preserve">forecasted </w:delText>
        </w:r>
      </w:del>
      <w:r w:rsidR="00B17C41">
        <w:rPr>
          <w:szCs w:val="24"/>
        </w:rPr>
        <w:t>choice</w:t>
      </w:r>
      <w:ins w:id="15" w:author="Billy Mitchell" w:date="2023-11-07T09:40:00Z">
        <w:r w:rsidR="00532284">
          <w:rPr>
            <w:szCs w:val="24"/>
          </w:rPr>
          <w:t>s</w:t>
        </w:r>
      </w:ins>
      <w:r w:rsidR="00B17C41">
        <w:rPr>
          <w:szCs w:val="24"/>
        </w:rPr>
        <w:t xml:space="preserve"> of </w:t>
      </w:r>
      <w:ins w:id="16" w:author="Billy Mitchell" w:date="2023-11-07T09:40:00Z">
        <w:r w:rsidR="00532284">
          <w:rPr>
            <w:szCs w:val="24"/>
          </w:rPr>
          <w:t>forecasters</w:t>
        </w:r>
      </w:ins>
      <w:del w:id="17" w:author="Billy Mitchell" w:date="2023-11-07T09:40:00Z">
        <w:r w:rsidR="00B17C41" w:rsidDel="00532284">
          <w:rPr>
            <w:szCs w:val="24"/>
          </w:rPr>
          <w:delText>predictor</w:delText>
        </w:r>
      </w:del>
      <w:del w:id="18" w:author="Billy Mitchell" w:date="2023-11-07T10:35:00Z">
        <w:r w:rsidR="00B17C41" w:rsidDel="00260459">
          <w:rPr>
            <w:szCs w:val="24"/>
          </w:rPr>
          <w:delText>s</w:delText>
        </w:r>
      </w:del>
      <w:r w:rsidR="00B17C41">
        <w:rPr>
          <w:szCs w:val="24"/>
        </w:rPr>
        <w:t xml:space="preserve"> closely mirrored </w:t>
      </w:r>
      <w:r w:rsidRPr="008C7178">
        <w:rPr>
          <w:szCs w:val="24"/>
        </w:rPr>
        <w:t>regulatory choice associations reported in prior literature.</w:t>
      </w:r>
      <w:ins w:id="19" w:author="Billy Mitchell" w:date="2023-11-07T09:44:00Z">
        <w:r w:rsidR="00057DC8">
          <w:rPr>
            <w:szCs w:val="24"/>
          </w:rPr>
          <w:t xml:space="preserve"> Study 3 </w:t>
        </w:r>
      </w:ins>
      <w:ins w:id="20" w:author="Billy Mitchell" w:date="2023-11-07T09:46:00Z">
        <w:r w:rsidR="00057DC8">
          <w:rPr>
            <w:szCs w:val="24"/>
          </w:rPr>
          <w:t>leveraged video stimuli in a 2</w:t>
        </w:r>
      </w:ins>
      <w:ins w:id="21" w:author="Billy Mitchell" w:date="2023-11-07T09:48:00Z">
        <w:r w:rsidR="00057DC8">
          <w:rPr>
            <w:szCs w:val="24"/>
          </w:rPr>
          <w:t xml:space="preserve"> (condition: experience vs. forecast) </w:t>
        </w:r>
      </w:ins>
      <w:ins w:id="22" w:author="Billy Mitchell" w:date="2023-11-07T09:46:00Z">
        <w:r w:rsidR="00057DC8">
          <w:rPr>
            <w:szCs w:val="24"/>
          </w:rPr>
          <w:t>x</w:t>
        </w:r>
      </w:ins>
      <w:ins w:id="23" w:author="Billy Mitchell" w:date="2023-11-07T09:49:00Z">
        <w:r w:rsidR="00057DC8">
          <w:rPr>
            <w:szCs w:val="24"/>
          </w:rPr>
          <w:t xml:space="preserve"> </w:t>
        </w:r>
      </w:ins>
      <w:ins w:id="24" w:author="Billy Mitchell" w:date="2023-11-07T09:46:00Z">
        <w:r w:rsidR="00057DC8">
          <w:rPr>
            <w:szCs w:val="24"/>
          </w:rPr>
          <w:t>2</w:t>
        </w:r>
      </w:ins>
      <w:ins w:id="25" w:author="Billy Mitchell" w:date="2023-11-07T09:49:00Z">
        <w:r w:rsidR="00057DC8">
          <w:rPr>
            <w:szCs w:val="24"/>
          </w:rPr>
          <w:t xml:space="preserve"> (intensity: low vs. high)</w:t>
        </w:r>
      </w:ins>
      <w:ins w:id="26" w:author="Billy Mitchell" w:date="2023-11-07T09:46:00Z">
        <w:r w:rsidR="00057DC8">
          <w:rPr>
            <w:szCs w:val="24"/>
          </w:rPr>
          <w:t xml:space="preserve"> mixed design</w:t>
        </w:r>
      </w:ins>
      <w:ins w:id="27" w:author="Billy Mitchell" w:date="2023-11-07T09:50:00Z">
        <w:r w:rsidR="00E358A8">
          <w:rPr>
            <w:szCs w:val="24"/>
          </w:rPr>
          <w:t xml:space="preserve"> to identify differences between strategy usage and forecasting in </w:t>
        </w:r>
      </w:ins>
      <w:ins w:id="28" w:author="Billy Mitchell" w:date="2023-11-07T10:21:00Z">
        <w:r w:rsidR="00E358A8">
          <w:rPr>
            <w:szCs w:val="24"/>
          </w:rPr>
          <w:t>the same context with the same stimuli.</w:t>
        </w:r>
      </w:ins>
      <w:del w:id="29" w:author="Billy Mitchell" w:date="2023-11-07T09:49:00Z">
        <w:r w:rsidR="007937AC" w:rsidDel="00057DC8">
          <w:rPr>
            <w:szCs w:val="24"/>
          </w:rPr>
          <w:delText xml:space="preserve"> </w:delText>
        </w:r>
      </w:del>
      <w:ins w:id="30" w:author="Billy Mitchell" w:date="2023-11-07T10:21:00Z">
        <w:r w:rsidR="00E358A8">
          <w:rPr>
            <w:szCs w:val="24"/>
          </w:rPr>
          <w:t xml:space="preserve"> </w:t>
        </w:r>
      </w:ins>
      <w:r w:rsidR="00C52CA8">
        <w:rPr>
          <w:szCs w:val="24"/>
        </w:rPr>
        <w:t xml:space="preserve">This </w:t>
      </w:r>
      <w:r w:rsidR="005E1801">
        <w:rPr>
          <w:szCs w:val="24"/>
        </w:rPr>
        <w:t xml:space="preserve">pattern of results </w:t>
      </w:r>
      <w:r w:rsidR="00C52CA8">
        <w:rPr>
          <w:szCs w:val="24"/>
        </w:rPr>
        <w:t>emphasizes the importance of context in directing emotion regulation behavior and determining regulatory success.</w:t>
      </w:r>
    </w:p>
    <w:p w14:paraId="400E00CC" w14:textId="14502DF0" w:rsidR="00F04217" w:rsidDel="00260459" w:rsidRDefault="00F04217" w:rsidP="00E44513">
      <w:pPr>
        <w:spacing w:after="0" w:line="480" w:lineRule="auto"/>
        <w:ind w:left="0" w:firstLine="0"/>
        <w:rPr>
          <w:del w:id="31" w:author="Billy Mitchell" w:date="2023-11-07T10:35:00Z"/>
          <w:b/>
          <w:bCs/>
          <w:szCs w:val="24"/>
        </w:rPr>
      </w:pPr>
    </w:p>
    <w:p w14:paraId="48583150" w14:textId="692FE25E" w:rsidR="00F04217" w:rsidDel="00260459" w:rsidRDefault="00F04217" w:rsidP="00E44513">
      <w:pPr>
        <w:spacing w:after="0" w:line="480" w:lineRule="auto"/>
        <w:ind w:left="0" w:firstLine="0"/>
        <w:rPr>
          <w:del w:id="32" w:author="Billy Mitchell" w:date="2023-11-07T10:35:00Z"/>
          <w:b/>
          <w:bCs/>
          <w:szCs w:val="24"/>
        </w:rPr>
      </w:pPr>
    </w:p>
    <w:p w14:paraId="2A85E06A" w14:textId="08308482" w:rsidR="00EE6731" w:rsidRPr="00F04217" w:rsidRDefault="00D80B3A" w:rsidP="00E44513">
      <w:pPr>
        <w:spacing w:after="0" w:line="480" w:lineRule="auto"/>
        <w:ind w:left="0" w:firstLine="0"/>
        <w:rPr>
          <w:szCs w:val="24"/>
        </w:rPr>
      </w:pPr>
      <w:r>
        <w:rPr>
          <w:b/>
          <w:bCs/>
          <w:szCs w:val="24"/>
        </w:rPr>
        <w:t xml:space="preserve">SIGNIFICANCE: </w:t>
      </w:r>
      <w:r w:rsidR="00F04217">
        <w:rPr>
          <w:szCs w:val="24"/>
        </w:rPr>
        <w:t xml:space="preserve">How individuals manage their emotions during high-intensity, high-stimulation experiences is an important question for anxiety- and trauma-based disorder prevention and treatment. This study found distraction, but not reappraisal, to be less effective as emotional intensity increases in these difficult-to-regulate environments, which contrasts findings from relatively less demanding contexts. </w:t>
      </w:r>
    </w:p>
    <w:bookmarkEnd w:id="2"/>
    <w:p w14:paraId="0E269F97" w14:textId="7AC51EAC" w:rsidR="00EE6731" w:rsidRDefault="00EE6731" w:rsidP="00E44513">
      <w:pPr>
        <w:spacing w:after="0" w:line="480" w:lineRule="auto"/>
        <w:ind w:left="0" w:firstLine="0"/>
        <w:rPr>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05D28053" w14:textId="4A634D4A" w:rsidR="00425004" w:rsidRPr="008C7178" w:rsidRDefault="00B720B2" w:rsidP="00E44513">
      <w:pPr>
        <w:tabs>
          <w:tab w:val="center" w:pos="4000"/>
        </w:tabs>
        <w:spacing w:after="26"/>
        <w:ind w:left="0" w:firstLine="0"/>
        <w:rPr>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r w:rsidRPr="008C7178">
        <w:rPr>
          <w:b/>
          <w:szCs w:val="24"/>
        </w:rPr>
        <w:tab/>
        <w:t xml:space="preserve"> </w:t>
      </w:r>
    </w:p>
    <w:p w14:paraId="7791B229" w14:textId="77777777" w:rsidR="00425004" w:rsidRPr="008C7178" w:rsidRDefault="00425004" w:rsidP="00E44513">
      <w:pPr>
        <w:ind w:left="0" w:firstLine="0"/>
        <w:rPr>
          <w:szCs w:val="24"/>
        </w:rPr>
        <w:sectPr w:rsidR="00425004" w:rsidRPr="008C7178" w:rsidSect="00246C29">
          <w:headerReference w:type="even" r:id="rId8"/>
          <w:headerReference w:type="default" r:id="rId9"/>
          <w:headerReference w:type="first" r:id="rId10"/>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33" w:name="_Hlk119972138"/>
      <w:r w:rsidRPr="008C7178">
        <w:rPr>
          <w:b/>
          <w:szCs w:val="24"/>
        </w:rPr>
        <w:lastRenderedPageBreak/>
        <w:t>INTRODUCTION</w:t>
      </w:r>
    </w:p>
    <w:p w14:paraId="7666883A" w14:textId="2A3268C7" w:rsidR="004E6FCA" w:rsidRDefault="004E6FCA" w:rsidP="00A10284">
      <w:pPr>
        <w:spacing w:after="0" w:line="480" w:lineRule="auto"/>
        <w:ind w:left="0" w:firstLine="720"/>
        <w:rPr>
          <w:szCs w:val="24"/>
        </w:rPr>
      </w:pPr>
      <w:r w:rsidRPr="004E6FCA">
        <w:rPr>
          <w:szCs w:val="24"/>
        </w:rPr>
        <w:t xml:space="preserve">Overwhelming and highly stimulat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34" w:name="_Hlk132854119"/>
      <w:r w:rsidRPr="004E6FCA">
        <w:rPr>
          <w:szCs w:val="24"/>
        </w:rPr>
        <w:t xml:space="preserve">We can </w:t>
      </w:r>
      <w:del w:id="35" w:author="Billy Mitchell [2]" w:date="2023-11-07T20:37:00Z">
        <w:r w:rsidR="00AF35DC" w:rsidDel="002C08F5">
          <w:rPr>
            <w:szCs w:val="24"/>
          </w:rPr>
          <w:delText>attempt</w:delText>
        </w:r>
        <w:r w:rsidRPr="004E6FCA" w:rsidDel="002C08F5">
          <w:rPr>
            <w:szCs w:val="24"/>
          </w:rPr>
          <w:delText xml:space="preserve"> </w:delText>
        </w:r>
      </w:del>
      <w:ins w:id="36" w:author="Billy Mitchell [2]" w:date="2023-11-07T20:37:00Z">
        <w:r w:rsidR="002C08F5">
          <w:rPr>
            <w:szCs w:val="24"/>
          </w:rPr>
          <w:t>try</w:t>
        </w:r>
        <w:r w:rsidR="002C08F5" w:rsidRPr="004E6FCA">
          <w:rPr>
            <w:szCs w:val="24"/>
          </w:rPr>
          <w:t xml:space="preserve"> </w:t>
        </w:r>
      </w:ins>
      <w:r w:rsidRPr="004E6FCA">
        <w:rPr>
          <w:szCs w:val="24"/>
        </w:rPr>
        <w:t xml:space="preserve">to change our emotional responses </w:t>
      </w:r>
      <w:del w:id="37" w:author="Billy Mitchell [2]" w:date="2023-11-07T20:38:00Z">
        <w:r w:rsidRPr="004E6FCA" w:rsidDel="002C08F5">
          <w:rPr>
            <w:szCs w:val="24"/>
          </w:rPr>
          <w:delText>when navigat</w:delText>
        </w:r>
        <w:r w:rsidR="00AF35DC" w:rsidDel="002C08F5">
          <w:rPr>
            <w:szCs w:val="24"/>
          </w:rPr>
          <w:delText>ing</w:delText>
        </w:r>
      </w:del>
      <w:ins w:id="38" w:author="Billy Mitchell [2]" w:date="2023-11-07T20:38:00Z">
        <w:r w:rsidR="002C08F5">
          <w:rPr>
            <w:szCs w:val="24"/>
          </w:rPr>
          <w:t>in</w:t>
        </w:r>
      </w:ins>
      <w:r w:rsidRPr="004E6FCA">
        <w:rPr>
          <w:szCs w:val="24"/>
        </w:rPr>
        <w:t xml:space="preserve"> loud</w:t>
      </w:r>
      <w:del w:id="39" w:author="Billy Mitchell [2]" w:date="2023-11-07T20:38:00Z">
        <w:r w:rsidRPr="004E6FCA" w:rsidDel="002C08F5">
          <w:rPr>
            <w:szCs w:val="24"/>
          </w:rPr>
          <w:delText>,</w:delText>
        </w:r>
      </w:del>
      <w:ins w:id="40" w:author="Billy Mitchell [2]" w:date="2023-11-07T20:38:00Z">
        <w:r w:rsidR="002C08F5">
          <w:rPr>
            <w:szCs w:val="24"/>
          </w:rPr>
          <w:t xml:space="preserve"> or</w:t>
        </w:r>
      </w:ins>
      <w:r w:rsidRPr="004E6FCA">
        <w:rPr>
          <w:szCs w:val="24"/>
        </w:rPr>
        <w:t xml:space="preserve"> crowded spaces, unexpected confrontations, </w:t>
      </w:r>
      <w:ins w:id="41" w:author="Billy Mitchell [2]" w:date="2023-11-07T20:38:00Z">
        <w:r w:rsidR="002C08F5">
          <w:rPr>
            <w:szCs w:val="24"/>
          </w:rPr>
          <w:t>and</w:t>
        </w:r>
      </w:ins>
      <w:del w:id="42" w:author="Billy Mitchell [2]" w:date="2023-11-07T20:38:00Z">
        <w:r w:rsidRPr="004E6FCA" w:rsidDel="002C08F5">
          <w:rPr>
            <w:szCs w:val="24"/>
          </w:rPr>
          <w:delText>or</w:delText>
        </w:r>
      </w:del>
      <w:r w:rsidRPr="004E6FCA">
        <w:rPr>
          <w:szCs w:val="24"/>
        </w:rPr>
        <w:t xml:space="preserve"> circumstances that we lack control over</w:t>
      </w:r>
      <w:bookmarkEnd w:id="34"/>
      <w:r w:rsidRPr="004E6FCA">
        <w:rPr>
          <w:szCs w:val="24"/>
        </w:rPr>
        <w:t xml:space="preserve">, but our ability to successfully regulate our emotions in these </w:t>
      </w:r>
      <w:del w:id="43" w:author="Billy Mitchell [2]" w:date="2023-11-07T20:38:00Z">
        <w:r w:rsidRPr="004E6FCA" w:rsidDel="002C08F5">
          <w:rPr>
            <w:szCs w:val="24"/>
          </w:rPr>
          <w:delText xml:space="preserve">contexts </w:delText>
        </w:r>
      </w:del>
      <w:ins w:id="44" w:author="Billy Mitchell [2]" w:date="2023-11-07T20:38:00Z">
        <w:r w:rsidR="002C08F5">
          <w:rPr>
            <w:szCs w:val="24"/>
          </w:rPr>
          <w:t>situations</w:t>
        </w:r>
        <w:r w:rsidR="002C08F5" w:rsidRPr="004E6FCA">
          <w:rPr>
            <w:szCs w:val="24"/>
          </w:rPr>
          <w:t xml:space="preserve"> </w:t>
        </w:r>
      </w:ins>
      <w:r w:rsidRPr="004E6FCA">
        <w:rPr>
          <w:szCs w:val="24"/>
        </w:rPr>
        <w:t>may be limited.</w:t>
      </w:r>
      <w:r w:rsidR="00AF35DC">
        <w:rPr>
          <w:szCs w:val="24"/>
        </w:rPr>
        <w:t xml:space="preserve"> </w:t>
      </w:r>
      <w:r w:rsidR="00577234">
        <w:rPr>
          <w:szCs w:val="24"/>
        </w:rPr>
        <w:t xml:space="preserve"> A key factor </w:t>
      </w:r>
      <w:ins w:id="45" w:author="Billy Mitchell [2]" w:date="2023-11-07T20:39:00Z">
        <w:r w:rsidR="002C08F5">
          <w:rPr>
            <w:szCs w:val="24"/>
          </w:rPr>
          <w:t xml:space="preserve">in determining regulation efficacy </w:t>
        </w:r>
      </w:ins>
      <w:del w:id="46" w:author="Billy Mitchell [2]" w:date="2023-11-07T20:39:00Z">
        <w:r w:rsidR="00577234" w:rsidDel="002C08F5">
          <w:rPr>
            <w:szCs w:val="24"/>
          </w:rPr>
          <w:delText>which may drive the efficacy of regulation</w:delText>
        </w:r>
      </w:del>
      <w:del w:id="47" w:author="Billy Mitchell [2]" w:date="2023-11-07T20:40:00Z">
        <w:r w:rsidR="00577234" w:rsidDel="002C08F5">
          <w:rPr>
            <w:szCs w:val="24"/>
          </w:rPr>
          <w:delText xml:space="preserve"> </w:delText>
        </w:r>
      </w:del>
      <w:r w:rsidR="00577234">
        <w:rPr>
          <w:szCs w:val="24"/>
        </w:rPr>
        <w:t xml:space="preserve">is </w:t>
      </w:r>
      <w:ins w:id="48" w:author="Billy Mitchell [2]" w:date="2023-11-07T20:40:00Z">
        <w:r w:rsidR="002C08F5">
          <w:rPr>
            <w:szCs w:val="24"/>
          </w:rPr>
          <w:t xml:space="preserve">the </w:t>
        </w:r>
      </w:ins>
      <w:del w:id="49" w:author="Billy Mitchell [2]" w:date="2023-11-07T20:40:00Z">
        <w:r w:rsidR="00577234" w:rsidDel="002C08F5">
          <w:rPr>
            <w:szCs w:val="24"/>
          </w:rPr>
          <w:delText xml:space="preserve">which </w:delText>
        </w:r>
      </w:del>
      <w:r w:rsidR="00577234">
        <w:rPr>
          <w:szCs w:val="24"/>
        </w:rPr>
        <w:t xml:space="preserve">strategy </w:t>
      </w:r>
      <w:ins w:id="50" w:author="Billy Mitchell [2]" w:date="2023-11-07T20:40:00Z">
        <w:r w:rsidR="002C08F5">
          <w:rPr>
            <w:szCs w:val="24"/>
          </w:rPr>
          <w:t>someone uses or chooses</w:t>
        </w:r>
      </w:ins>
      <w:del w:id="51" w:author="Billy Mitchell [2]" w:date="2023-11-07T20:40:00Z">
        <w:r w:rsidR="00577234" w:rsidDel="002C08F5">
          <w:rPr>
            <w:szCs w:val="24"/>
          </w:rPr>
          <w:delText>an individual engages with,</w:delText>
        </w:r>
      </w:del>
      <w:ins w:id="52" w:author="Billy Mitchell [2]" w:date="2023-11-07T20:40:00Z">
        <w:r w:rsidR="002C08F5">
          <w:rPr>
            <w:szCs w:val="24"/>
          </w:rPr>
          <w:t>. R</w:t>
        </w:r>
      </w:ins>
      <w:del w:id="53" w:author="Billy Mitchell [2]" w:date="2023-11-07T20:40:00Z">
        <w:r w:rsidR="00577234" w:rsidDel="002C08F5">
          <w:rPr>
            <w:szCs w:val="24"/>
          </w:rPr>
          <w:delText xml:space="preserve"> as the efficacy of a r</w:delText>
        </w:r>
      </w:del>
      <w:r w:rsidR="00577234">
        <w:rPr>
          <w:szCs w:val="24"/>
        </w:rPr>
        <w:t>egulation strategy</w:t>
      </w:r>
      <w:ins w:id="54" w:author="Billy Mitchell [2]" w:date="2023-11-07T20:40:00Z">
        <w:r w:rsidR="002C08F5">
          <w:rPr>
            <w:szCs w:val="24"/>
          </w:rPr>
          <w:t xml:space="preserve"> efficacy can be</w:t>
        </w:r>
      </w:ins>
      <w:del w:id="55" w:author="Billy Mitchell [2]" w:date="2023-11-07T20:40:00Z">
        <w:r w:rsidR="00577234" w:rsidDel="002C08F5">
          <w:rPr>
            <w:szCs w:val="24"/>
          </w:rPr>
          <w:delText xml:space="preserve"> is </w:delText>
        </w:r>
      </w:del>
      <w:ins w:id="56" w:author="Billy Mitchell [2]" w:date="2023-11-07T20:40:00Z">
        <w:r w:rsidR="002C08F5">
          <w:rPr>
            <w:szCs w:val="24"/>
          </w:rPr>
          <w:t xml:space="preserve"> </w:t>
        </w:r>
      </w:ins>
      <w:r w:rsidR="00577234">
        <w:rPr>
          <w:szCs w:val="24"/>
        </w:rPr>
        <w:t>highly context</w:t>
      </w:r>
      <w:r w:rsidR="005B626E">
        <w:rPr>
          <w:szCs w:val="24"/>
        </w:rPr>
        <w:t>-</w:t>
      </w:r>
      <w:r w:rsidR="00577234">
        <w:rPr>
          <w:szCs w:val="24"/>
        </w:rPr>
        <w:t>d</w:t>
      </w:r>
      <w:r w:rsidR="005B626E">
        <w:rPr>
          <w:szCs w:val="24"/>
        </w:rPr>
        <w:t>ependent</w:t>
      </w:r>
      <w:ins w:id="57" w:author="Billy Mitchell [2]" w:date="2023-11-07T20:41:00Z">
        <w:r w:rsidR="002C08F5">
          <w:rPr>
            <w:szCs w:val="24"/>
          </w:rPr>
          <w:t xml:space="preserve"> leading many to </w:t>
        </w:r>
      </w:ins>
      <w:del w:id="58" w:author="Billy Mitchell [2]" w:date="2023-11-07T20:41:00Z">
        <w:r w:rsidR="00577234" w:rsidDel="002C08F5">
          <w:rPr>
            <w:szCs w:val="24"/>
          </w:rPr>
          <w:delText xml:space="preserve">. </w:delText>
        </w:r>
        <w:r w:rsidR="00AF35DC" w:rsidDel="002C08F5">
          <w:rPr>
            <w:szCs w:val="24"/>
          </w:rPr>
          <w:delText>As</w:delText>
        </w:r>
        <w:r w:rsidRPr="004E6FCA" w:rsidDel="002C08F5">
          <w:rPr>
            <w:szCs w:val="24"/>
          </w:rPr>
          <w:delText xml:space="preserve"> such, researchers have </w:delText>
        </w:r>
      </w:del>
      <w:r w:rsidRPr="004E6FCA">
        <w:rPr>
          <w:szCs w:val="24"/>
        </w:rPr>
        <w:t>emphasize</w:t>
      </w:r>
      <w:del w:id="59" w:author="Billy Mitchell [2]" w:date="2023-11-07T20:41:00Z">
        <w:r w:rsidRPr="004E6FCA" w:rsidDel="002C08F5">
          <w:rPr>
            <w:szCs w:val="24"/>
          </w:rPr>
          <w:delText>d</w:delText>
        </w:r>
      </w:del>
      <w:r w:rsidRPr="004E6FCA">
        <w:rPr>
          <w:szCs w:val="24"/>
        </w:rPr>
        <w:t xml:space="preserv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7B47B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459C083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Foundational emotion regulation research (i.e., the</w:t>
      </w:r>
      <w:r w:rsidR="00AF35DC">
        <w:rPr>
          <w:szCs w:val="24"/>
        </w:rPr>
        <w:t xml:space="preserve"> Process 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7B47B5">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7B47B5">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7B47B5">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w:t>
      </w:r>
      <w:del w:id="60" w:author="Billy Mitchell [2]" w:date="2023-11-07T20:43:00Z">
        <w:r w:rsidR="004E6FCA" w:rsidRPr="004E6FCA" w:rsidDel="00B142E7">
          <w:rPr>
            <w:szCs w:val="24"/>
          </w:rPr>
          <w:delText xml:space="preserve">regulation strategies are often dichotomized as </w:delText>
        </w:r>
      </w:del>
      <w:r w:rsidR="004E6FCA" w:rsidRPr="004E6FCA">
        <w:rPr>
          <w:szCs w:val="24"/>
        </w:rPr>
        <w:t>engagement strategies</w:t>
      </w:r>
      <w:ins w:id="61" w:author="Billy Mitchell [2]" w:date="2023-11-07T20:43:00Z">
        <w:r w:rsidR="00B142E7" w:rsidRPr="004E6FCA">
          <w:rPr>
            <w:szCs w:val="24"/>
          </w:rPr>
          <w:t>, like altering the meaning or interpretation of the emotion-eliciting stimulus (i.e., reappraisal),</w:t>
        </w:r>
      </w:ins>
      <w:r w:rsidR="004E6FCA" w:rsidRPr="004E6FCA">
        <w:rPr>
          <w:szCs w:val="24"/>
        </w:rPr>
        <w:t xml:space="preserve"> </w:t>
      </w:r>
      <w:del w:id="62" w:author="Billy Mitchell [2]" w:date="2023-11-07T20:43:00Z">
        <w:r w:rsidR="004E6FCA" w:rsidRPr="004E6FCA" w:rsidDel="00B142E7">
          <w:rPr>
            <w:szCs w:val="24"/>
          </w:rPr>
          <w:delText xml:space="preserve">which </w:delText>
        </w:r>
      </w:del>
      <w:ins w:id="63" w:author="Billy Mitchell [2]" w:date="2023-11-07T20:43:00Z">
        <w:r w:rsidR="00B142E7">
          <w:rPr>
            <w:szCs w:val="24"/>
          </w:rPr>
          <w:t>often</w:t>
        </w:r>
        <w:r w:rsidR="00B142E7" w:rsidRPr="004E6FCA">
          <w:rPr>
            <w:szCs w:val="24"/>
          </w:rPr>
          <w:t xml:space="preserve"> </w:t>
        </w:r>
      </w:ins>
      <w:r w:rsidR="004E6FCA" w:rsidRPr="004E6FCA">
        <w:rPr>
          <w:szCs w:val="24"/>
        </w:rPr>
        <w:t>have high cognitive demands</w:t>
      </w:r>
      <w:del w:id="64" w:author="Billy Mitchell [2]" w:date="2023-11-07T20:43:00Z">
        <w:r w:rsidR="004E6FCA" w:rsidRPr="004E6FCA" w:rsidDel="00B142E7">
          <w:rPr>
            <w:szCs w:val="24"/>
          </w:rPr>
          <w:delText>, like altering the meaning or interpretation of the emotion-eliciting stimulus (i.e., reappraisal),</w:delText>
        </w:r>
      </w:del>
      <w:ins w:id="65" w:author="Billy Mitchell [2]" w:date="2023-11-07T20:44:00Z">
        <w:r w:rsidR="00B142E7">
          <w:rPr>
            <w:szCs w:val="24"/>
          </w:rPr>
          <w:t xml:space="preserve"> and can be contrasted against</w:t>
        </w:r>
      </w:ins>
      <w:del w:id="66" w:author="Billy Mitchell [2]" w:date="2023-11-07T20:44:00Z">
        <w:r w:rsidR="004E6FCA" w:rsidRPr="004E6FCA" w:rsidDel="00B142E7">
          <w:rPr>
            <w:szCs w:val="24"/>
          </w:rPr>
          <w:delText xml:space="preserve"> </w:delText>
        </w:r>
        <w:r w:rsidR="00952E8D" w:rsidDel="00B142E7">
          <w:rPr>
            <w:szCs w:val="24"/>
          </w:rPr>
          <w:delText>or</w:delText>
        </w:r>
      </w:del>
      <w:r w:rsidR="004E6FCA" w:rsidRPr="004E6FCA">
        <w:rPr>
          <w:szCs w:val="24"/>
        </w:rPr>
        <w:t xml:space="preserve"> disengagement strategies</w:t>
      </w:r>
      <w:moveToRangeStart w:id="67" w:author="Billy Mitchell [2]" w:date="2023-11-07T20:44:00Z" w:name="move150282281"/>
      <w:moveTo w:id="68" w:author="Billy Mitchell [2]" w:date="2023-11-07T20:44:00Z">
        <w:r w:rsidR="00B142E7" w:rsidRPr="004E6FCA">
          <w:rPr>
            <w:szCs w:val="24"/>
          </w:rPr>
          <w:t>, like diverting attention (i.e., distraction) or inhibiting the expression of emotion (i.e., suppression)</w:t>
        </w:r>
      </w:moveTo>
      <w:ins w:id="69" w:author="Billy Mitchell [2]" w:date="2023-11-07T20:44:00Z">
        <w:r w:rsidR="00B142E7">
          <w:rPr>
            <w:szCs w:val="24"/>
          </w:rPr>
          <w:t>,</w:t>
        </w:r>
      </w:ins>
      <w:moveTo w:id="70" w:author="Billy Mitchell [2]" w:date="2023-11-07T20:44:00Z">
        <w:del w:id="71" w:author="Billy Mitchell [2]" w:date="2023-11-07T20:44:00Z">
          <w:r w:rsidR="00B142E7" w:rsidRPr="004E6FCA" w:rsidDel="00B142E7">
            <w:rPr>
              <w:szCs w:val="24"/>
            </w:rPr>
            <w:delText xml:space="preserve"> </w:delText>
          </w:r>
        </w:del>
      </w:moveTo>
      <w:moveToRangeEnd w:id="67"/>
      <w:r w:rsidR="004E6FCA" w:rsidRPr="004E6FCA">
        <w:rPr>
          <w:szCs w:val="24"/>
        </w:rPr>
        <w:t xml:space="preserve"> which </w:t>
      </w:r>
      <w:ins w:id="72" w:author="Billy Mitchell [2]" w:date="2023-11-07T20:44:00Z">
        <w:r w:rsidR="00B142E7">
          <w:rPr>
            <w:szCs w:val="24"/>
          </w:rPr>
          <w:t xml:space="preserve">typically </w:t>
        </w:r>
      </w:ins>
      <w:r w:rsidR="004E6FCA" w:rsidRPr="004E6FCA">
        <w:rPr>
          <w:szCs w:val="24"/>
        </w:rPr>
        <w:t>have</w:t>
      </w:r>
      <w:ins w:id="73" w:author="Billy Mitchell [2]" w:date="2023-11-07T20:44:00Z">
        <w:r w:rsidR="00B142E7">
          <w:rPr>
            <w:szCs w:val="24"/>
          </w:rPr>
          <w:t xml:space="preserve"> relatively</w:t>
        </w:r>
      </w:ins>
      <w:r w:rsidR="004E6FCA" w:rsidRPr="004E6FCA">
        <w:rPr>
          <w:szCs w:val="24"/>
        </w:rPr>
        <w:t xml:space="preserve"> low cognitive demands</w:t>
      </w:r>
      <w:ins w:id="74" w:author="Billy Mitchell [2]" w:date="2023-11-07T20:44:00Z">
        <w:r w:rsidR="00B142E7">
          <w:rPr>
            <w:szCs w:val="24"/>
          </w:rPr>
          <w:t xml:space="preserve"> </w:t>
        </w:r>
      </w:ins>
      <w:moveFromRangeStart w:id="75" w:author="Billy Mitchell [2]" w:date="2023-11-07T20:44:00Z" w:name="move150282281"/>
      <w:moveFrom w:id="76" w:author="Billy Mitchell [2]" w:date="2023-11-07T20:44:00Z">
        <w:r w:rsidR="004E6FCA" w:rsidRPr="004E6FCA" w:rsidDel="00B142E7">
          <w:rPr>
            <w:szCs w:val="24"/>
          </w:rPr>
          <w:t xml:space="preserve">, like diverting attention (i.e., distraction) or inhibiting the expression of emotion (i.e., suppression) </w:t>
        </w:r>
      </w:moveFrom>
      <w:moveFromRangeEnd w:id="75"/>
      <w:r w:rsidR="00C178FD">
        <w:rPr>
          <w:szCs w:val="24"/>
        </w:rPr>
        <w:fldChar w:fldCharType="begin"/>
      </w:r>
      <w:r w:rsidR="007B47B5">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56ECC4F5" w14:textId="287DAB33" w:rsidR="004E6FCA" w:rsidRDefault="00E20BFE" w:rsidP="00A10284">
      <w:pPr>
        <w:spacing w:after="0" w:line="480" w:lineRule="auto"/>
        <w:ind w:left="0" w:firstLine="720"/>
        <w:rPr>
          <w:szCs w:val="24"/>
        </w:rPr>
      </w:pPr>
      <w:r>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w:t>
      </w:r>
      <w:r w:rsidR="004E6FCA" w:rsidRPr="004E6FCA">
        <w:rPr>
          <w:szCs w:val="24"/>
        </w:rPr>
        <w:lastRenderedPageBreak/>
        <w:t xml:space="preserve">optimization, and compensation hypothesis </w:t>
      </w:r>
      <w:r w:rsidR="00C178FD">
        <w:rPr>
          <w:szCs w:val="24"/>
        </w:rPr>
        <w:fldChar w:fldCharType="begin"/>
      </w:r>
      <w:r w:rsidR="007B47B5">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Pr>
          <w:szCs w:val="24"/>
        </w:rPr>
        <w:t xml:space="preserve"> For example, if </w:t>
      </w:r>
      <w:del w:id="77" w:author="Billy Mitchell [2]" w:date="2023-11-07T20:55:00Z">
        <w:r w:rsidDel="00EF55CB">
          <w:rPr>
            <w:szCs w:val="24"/>
          </w:rPr>
          <w:delText xml:space="preserve">you </w:delText>
        </w:r>
      </w:del>
      <w:ins w:id="78" w:author="Billy Mitchell [2]" w:date="2023-11-07T20:55:00Z">
        <w:r w:rsidR="00EF55CB">
          <w:rPr>
            <w:szCs w:val="24"/>
          </w:rPr>
          <w:t xml:space="preserve">someone </w:t>
        </w:r>
      </w:ins>
      <w:del w:id="79" w:author="Billy Mitchell [2]" w:date="2023-11-07T20:55:00Z">
        <w:r w:rsidDel="00EF55CB">
          <w:rPr>
            <w:szCs w:val="24"/>
          </w:rPr>
          <w:delText>are</w:delText>
        </w:r>
      </w:del>
      <w:ins w:id="80" w:author="Billy Mitchell [2]" w:date="2023-11-07T20:55:00Z">
        <w:r w:rsidR="00EF55CB">
          <w:rPr>
            <w:szCs w:val="24"/>
          </w:rPr>
          <w:t>were</w:t>
        </w:r>
      </w:ins>
      <w:r>
        <w:rPr>
          <w:szCs w:val="24"/>
        </w:rPr>
        <w:t xml:space="preserve"> watching th</w:t>
      </w:r>
      <w:r w:rsidR="00E07969">
        <w:rPr>
          <w:szCs w:val="24"/>
        </w:rPr>
        <w:t>is</w:t>
      </w:r>
      <w:r>
        <w:rPr>
          <w:szCs w:val="24"/>
        </w:rPr>
        <w:t xml:space="preserve"> horror movie wh</w:t>
      </w:r>
      <w:r w:rsidR="00E07969">
        <w:rPr>
          <w:szCs w:val="24"/>
        </w:rPr>
        <w:t xml:space="preserve">ile </w:t>
      </w:r>
      <w:del w:id="81" w:author="Billy Mitchell [2]" w:date="2023-11-07T20:55:00Z">
        <w:r w:rsidDel="00EF55CB">
          <w:rPr>
            <w:szCs w:val="24"/>
          </w:rPr>
          <w:delText xml:space="preserve">you </w:delText>
        </w:r>
      </w:del>
      <w:ins w:id="82" w:author="Billy Mitchell [2]" w:date="2023-11-07T20:55:00Z">
        <w:r w:rsidR="00EF55CB">
          <w:rPr>
            <w:szCs w:val="24"/>
          </w:rPr>
          <w:t>they were</w:t>
        </w:r>
      </w:ins>
      <w:del w:id="83" w:author="Billy Mitchell [2]" w:date="2023-11-07T20:55:00Z">
        <w:r w:rsidDel="00EF55CB">
          <w:rPr>
            <w:szCs w:val="24"/>
          </w:rPr>
          <w:delText>are</w:delText>
        </w:r>
      </w:del>
      <w:r>
        <w:rPr>
          <w:szCs w:val="24"/>
        </w:rPr>
        <w:t xml:space="preserve"> tired</w:t>
      </w:r>
      <w:ins w:id="84" w:author="Billy Mitchell [2]" w:date="2023-11-07T20:45:00Z">
        <w:r w:rsidR="00B142E7">
          <w:rPr>
            <w:szCs w:val="24"/>
          </w:rPr>
          <w:t xml:space="preserve"> or under high cognitive load</w:t>
        </w:r>
      </w:ins>
      <w:r>
        <w:rPr>
          <w:szCs w:val="24"/>
        </w:rPr>
        <w:t xml:space="preserve">, it may be easier to look away from the screen than generate alternative, less fear-inducing </w:t>
      </w:r>
      <w:r w:rsidR="008C33F4">
        <w:rPr>
          <w:szCs w:val="24"/>
        </w:rPr>
        <w:t xml:space="preserve">perspectives </w:t>
      </w:r>
      <w:r w:rsidR="00E07969">
        <w:rPr>
          <w:szCs w:val="24"/>
        </w:rPr>
        <w:t xml:space="preserve">by which </w:t>
      </w:r>
      <w:r w:rsidR="008C33F4">
        <w:rPr>
          <w:szCs w:val="24"/>
        </w:rPr>
        <w:t>to view the actor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F3F92">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sidR="004F3F92">
        <w:rPr>
          <w:szCs w:val="24"/>
        </w:rPr>
        <w:t xml:space="preserve">. </w:t>
      </w:r>
      <w:r w:rsidR="004E6FCA" w:rsidRPr="004E6FCA">
        <w:rPr>
          <w:szCs w:val="24"/>
        </w:rPr>
        <w:t xml:space="preserve">This </w:t>
      </w:r>
      <w:r w:rsidR="00E07969">
        <w:rPr>
          <w:szCs w:val="24"/>
        </w:rPr>
        <w:t>supposition</w:t>
      </w:r>
      <w:r w:rsidR="00952E8D">
        <w:rPr>
          <w:szCs w:val="24"/>
        </w:rPr>
        <w:t xml:space="preserve"> is bolstered</w:t>
      </w:r>
      <w:r w:rsidR="004E6FCA"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7B47B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7B47B5">
        <w:rPr>
          <w:szCs w:val="24"/>
        </w:rPr>
        <w:instrText xml:space="preserve"> ADDIN ZOTERO_ITEM CSL_CITATION {"citationID":"IIisR5lL","properties":{"formattedCitation":"(Silvers et al., 2014)","plainCitation":"(Silvers et al., 2014)","noteIndex":0},"citationItems":[{"id":11966,"uris":["http://zotero.org/users/6239255/items/NQP59ZKR"],"itemData":{"id":11966,"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004E6FCA" w:rsidRPr="004E6FCA">
        <w:rPr>
          <w:szCs w:val="24"/>
        </w:rPr>
        <w:t>This effect has been thoroughly replicated in lab studies and ecological momentary assessment (EMA) studies (</w:t>
      </w:r>
      <w:r w:rsidR="00C178FD">
        <w:rPr>
          <w:szCs w:val="24"/>
        </w:rPr>
        <w:fldChar w:fldCharType="begin"/>
      </w:r>
      <w:r w:rsidR="007B47B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004E6FCA" w:rsidRPr="004E6FCA">
        <w:rPr>
          <w:szCs w:val="24"/>
        </w:rPr>
        <w:t xml:space="preserve"> may not readily translate to more complex and demanding environments </w:t>
      </w:r>
      <w:r w:rsidR="00C178FD">
        <w:rPr>
          <w:szCs w:val="24"/>
        </w:rPr>
        <w:fldChar w:fldCharType="begin"/>
      </w:r>
      <w:r w:rsidR="007B47B5">
        <w:rPr>
          <w:szCs w:val="24"/>
        </w:rPr>
        <w:instrText xml:space="preserve"> ADDIN ZOTERO_ITEM CSL_CITATION {"citationID":"w2QJnDzm","properties":{"formattedCitation":"(Sheppes, 2020)","plainCitation":"(Sheppes, 2020)","noteIndex":0},"citationItems":[{"id":812,"uris":["http://zotero.org/users/6239255/items/2EI32EWJ"],"itemData":{"id":812,"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52E8D">
        <w:rPr>
          <w:szCs w:val="24"/>
        </w:rPr>
        <w:t>which we test directly here</w:t>
      </w:r>
      <w:r w:rsidR="00E07969">
        <w:rPr>
          <w:szCs w:val="24"/>
        </w:rPr>
        <w:t>, due to differences in how we commonly measure and manipulate emotion regulation</w:t>
      </w:r>
      <w:del w:id="85" w:author="Billy Mitchell [2]" w:date="2023-11-07T20:46:00Z">
        <w:r w:rsidR="00E07969" w:rsidDel="00B142E7">
          <w:rPr>
            <w:szCs w:val="24"/>
          </w:rPr>
          <w:delText xml:space="preserve"> </w:delText>
        </w:r>
      </w:del>
      <w:ins w:id="86" w:author="Billy Mitchell [2]" w:date="2023-11-07T20:47:00Z">
        <w:r w:rsidR="00B142E7">
          <w:rPr>
            <w:szCs w:val="24"/>
          </w:rPr>
          <w:t xml:space="preserve"> in these studies</w:t>
        </w:r>
      </w:ins>
      <w:del w:id="87" w:author="Billy Mitchell [2]" w:date="2023-11-07T20:46:00Z">
        <w:r w:rsidR="00E07969" w:rsidDel="00B142E7">
          <w:rPr>
            <w:szCs w:val="24"/>
          </w:rPr>
          <w:delText>in order to study it</w:delText>
        </w:r>
      </w:del>
      <w:r w:rsidR="004E6FCA" w:rsidRPr="004E6FCA">
        <w:rPr>
          <w:szCs w:val="24"/>
        </w:rPr>
        <w:t xml:space="preserve">.   </w:t>
      </w:r>
    </w:p>
    <w:p w14:paraId="29B1E86E" w14:textId="584905F6" w:rsidR="002919B5" w:rsidRDefault="008C33F4" w:rsidP="002919B5">
      <w:pPr>
        <w:spacing w:after="0" w:line="480" w:lineRule="auto"/>
        <w:ind w:left="0" w:firstLine="720"/>
        <w:rPr>
          <w:szCs w:val="24"/>
        </w:rPr>
      </w:pPr>
      <w:r>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key ways. Lab ER paradigms </w:t>
      </w:r>
      <w:r w:rsidR="002919B5" w:rsidRPr="004E6FCA">
        <w:rPr>
          <w:szCs w:val="24"/>
        </w:rPr>
        <w:t xml:space="preserve">(e.g., </w:t>
      </w:r>
      <w:r w:rsidR="002919B5">
        <w:rPr>
          <w:szCs w:val="24"/>
        </w:rPr>
        <w:fldChar w:fldCharType="begin"/>
      </w:r>
      <w:r w:rsidR="007B47B5">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7B47B5">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proofErr w:type="gramStart"/>
      <w:r w:rsidR="00D12D06">
        <w:rPr>
          <w:szCs w:val="24"/>
        </w:rPr>
        <w:t>high-intensity</w:t>
      </w:r>
      <w:proofErr w:type="gramEnd"/>
      <w:r w:rsidR="00D12D06">
        <w:rPr>
          <w:szCs w:val="24"/>
        </w:rPr>
        <w:t xml:space="preserve">, stimulating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w:t>
      </w:r>
      <w:r w:rsidR="002919B5">
        <w:rPr>
          <w:szCs w:val="24"/>
        </w:rPr>
        <w:lastRenderedPageBreak/>
        <w:t xml:space="preserve">everyday life, like erratic driving behavior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1954F5AB" w14:textId="7FD3CDBE" w:rsidR="006D4590" w:rsidRDefault="006D4590" w:rsidP="002919B5">
      <w:pPr>
        <w:spacing w:after="0" w:line="480" w:lineRule="auto"/>
        <w:ind w:left="0" w:firstLine="720"/>
        <w:rPr>
          <w:szCs w:val="24"/>
        </w:rPr>
      </w:pPr>
      <w:r>
        <w:rPr>
          <w:szCs w:val="24"/>
        </w:rPr>
        <w:t>S</w:t>
      </w:r>
      <w:r w:rsidRPr="006D4590">
        <w:rPr>
          <w:szCs w:val="24"/>
        </w:rPr>
        <w:t>elf-report capture of emotion</w:t>
      </w:r>
      <w:r>
        <w:rPr>
          <w:szCs w:val="24"/>
        </w:rPr>
        <w:t xml:space="preserve"> in ER studies</w:t>
      </w:r>
      <w:r w:rsidRPr="006D4590">
        <w:rPr>
          <w:szCs w:val="24"/>
        </w:rPr>
        <w:t xml:space="preserve"> </w:t>
      </w:r>
      <w:r>
        <w:rPr>
          <w:szCs w:val="24"/>
        </w:rPr>
        <w:t xml:space="preserve">is </w:t>
      </w:r>
      <w:r w:rsidRPr="006D4590">
        <w:rPr>
          <w:szCs w:val="24"/>
        </w:rPr>
        <w:t xml:space="preserve">often </w:t>
      </w:r>
      <w:r>
        <w:rPr>
          <w:szCs w:val="24"/>
        </w:rPr>
        <w:t xml:space="preserve">either assumed based upon standardized ratings associated with the stimuli (e.g., IAPS picture set) </w:t>
      </w:r>
      <w:r>
        <w:rPr>
          <w:szCs w:val="24"/>
        </w:rPr>
        <w:fldChar w:fldCharType="begin"/>
      </w:r>
      <w:r w:rsidR="007B47B5">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Pr>
          <w:szCs w:val="24"/>
        </w:rPr>
        <w:fldChar w:fldCharType="separate"/>
      </w:r>
      <w:r w:rsidRPr="006D4590">
        <w:t>(Bradley &amp; Lang, 2007)</w:t>
      </w:r>
      <w:r>
        <w:rPr>
          <w:szCs w:val="24"/>
        </w:rPr>
        <w:fldChar w:fldCharType="end"/>
      </w:r>
      <w:r>
        <w:rPr>
          <w:szCs w:val="24"/>
        </w:rPr>
        <w:t>, measured</w:t>
      </w:r>
      <w:r w:rsidRPr="006D4590">
        <w:rPr>
          <w:szCs w:val="24"/>
        </w:rPr>
        <w:t xml:space="preserve"> through unidimensional </w:t>
      </w:r>
      <w:proofErr w:type="spellStart"/>
      <w:r w:rsidRPr="006D4590">
        <w:rPr>
          <w:szCs w:val="24"/>
        </w:rPr>
        <w:t>likert</w:t>
      </w:r>
      <w:proofErr w:type="spellEnd"/>
      <w:r w:rsidRPr="006D4590">
        <w:rPr>
          <w:szCs w:val="24"/>
        </w:rPr>
        <w:t xml:space="preserve"> scales (</w:t>
      </w:r>
      <w:r>
        <w:rPr>
          <w:szCs w:val="24"/>
        </w:rPr>
        <w:t>e.g., Valence</w:t>
      </w:r>
      <w:ins w:id="88" w:author="Billy Mitchell [2]" w:date="2023-11-07T20:47:00Z">
        <w:r w:rsidR="00B142E7">
          <w:rPr>
            <w:szCs w:val="24"/>
          </w:rPr>
          <w:t>)</w:t>
        </w:r>
      </w:ins>
      <w:del w:id="89" w:author="Billy Mitchell [2]" w:date="2023-11-07T20:47:00Z">
        <w:r w:rsidDel="00B142E7">
          <w:rPr>
            <w:szCs w:val="24"/>
          </w:rPr>
          <w:delText>;</w:delText>
        </w:r>
      </w:del>
      <w:ins w:id="90" w:author="Billy Mitchell [2]" w:date="2023-11-07T20:48:00Z">
        <w:r w:rsidR="00B142E7">
          <w:rPr>
            <w:szCs w:val="24"/>
          </w:rPr>
          <w:t xml:space="preserve"> </w:t>
        </w:r>
      </w:ins>
      <w:del w:id="91" w:author="Billy Mitchell [2]" w:date="2023-11-07T20:48:00Z">
        <w:r w:rsidDel="00B142E7">
          <w:rPr>
            <w:szCs w:val="24"/>
          </w:rPr>
          <w:delText xml:space="preserve"> </w:delText>
        </w:r>
      </w:del>
      <w:r>
        <w:rPr>
          <w:szCs w:val="24"/>
        </w:rPr>
        <w:fldChar w:fldCharType="begin"/>
      </w:r>
      <w:r w:rsidR="007B47B5">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Pr>
          <w:szCs w:val="24"/>
        </w:rPr>
        <w:fldChar w:fldCharType="separate"/>
      </w:r>
      <w:r w:rsidR="00A97406" w:rsidRPr="00A97406">
        <w:t>(Shafir et al., 2016)</w:t>
      </w:r>
      <w:r>
        <w:rPr>
          <w:szCs w:val="24"/>
        </w:rPr>
        <w:fldChar w:fldCharType="end"/>
      </w:r>
      <w:r>
        <w:rPr>
          <w:szCs w:val="24"/>
        </w:rPr>
        <w:t>,</w:t>
      </w:r>
      <w:r w:rsidRPr="006D4590">
        <w:rPr>
          <w:szCs w:val="24"/>
        </w:rPr>
        <w:t xml:space="preserve"> or </w:t>
      </w:r>
      <w:r>
        <w:rPr>
          <w:szCs w:val="24"/>
        </w:rPr>
        <w:t xml:space="preserve">is captured through </w:t>
      </w:r>
      <w:r w:rsidR="008B7F27">
        <w:rPr>
          <w:szCs w:val="24"/>
        </w:rPr>
        <w:t>established</w:t>
      </w:r>
      <w:r w:rsidRPr="006D4590">
        <w:rPr>
          <w:szCs w:val="24"/>
        </w:rPr>
        <w:t xml:space="preserve"> measures (i.e., Positive and Negative Affect Schedule</w:t>
      </w:r>
      <w:del w:id="92" w:author="Billy Mitchell [2]" w:date="2023-11-07T20:48:00Z">
        <w:r w:rsidR="008B7F27" w:rsidDel="00B142E7">
          <w:rPr>
            <w:szCs w:val="24"/>
          </w:rPr>
          <w:delText>;</w:delText>
        </w:r>
      </w:del>
      <w:ins w:id="93" w:author="Billy Mitchell [2]" w:date="2023-11-07T20:48:00Z">
        <w:r w:rsidR="00B142E7">
          <w:rPr>
            <w:szCs w:val="24"/>
          </w:rPr>
          <w:t>)</w:t>
        </w:r>
      </w:ins>
      <w:r w:rsidR="008B7F27">
        <w:rPr>
          <w:szCs w:val="24"/>
        </w:rPr>
        <w:t xml:space="preserve"> </w:t>
      </w:r>
      <w:r>
        <w:rPr>
          <w:szCs w:val="24"/>
        </w:rPr>
        <w:fldChar w:fldCharType="begin"/>
      </w:r>
      <w:r w:rsidR="007B47B5">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Pr>
          <w:szCs w:val="24"/>
        </w:rPr>
        <w:fldChar w:fldCharType="separate"/>
      </w:r>
      <w:r w:rsidR="00A97406" w:rsidRPr="00A97406">
        <w:t>(Watson et al., 1988; Weiss et al., 2021)</w:t>
      </w:r>
      <w:r>
        <w:rPr>
          <w:szCs w:val="24"/>
        </w:rPr>
        <w:fldChar w:fldCharType="end"/>
      </w:r>
      <w:r>
        <w:rPr>
          <w:szCs w:val="24"/>
        </w:rPr>
        <w:t xml:space="preserve">. These approaches </w:t>
      </w:r>
      <w:ins w:id="94" w:author="Billy Mitchell" w:date="2023-11-07T10:40:00Z">
        <w:r w:rsidR="00801A78">
          <w:rPr>
            <w:szCs w:val="24"/>
          </w:rPr>
          <w:t xml:space="preserve">offer an efficient, </w:t>
        </w:r>
      </w:ins>
      <w:ins w:id="95" w:author="Billy Mitchell" w:date="2023-11-07T13:42:00Z">
        <w:r w:rsidR="00801A78">
          <w:rPr>
            <w:szCs w:val="24"/>
          </w:rPr>
          <w:t xml:space="preserve">reliable, and </w:t>
        </w:r>
      </w:ins>
      <w:ins w:id="96" w:author="Billy Mitchell" w:date="2023-11-07T10:40:00Z">
        <w:r w:rsidR="00801A78">
          <w:rPr>
            <w:szCs w:val="24"/>
          </w:rPr>
          <w:t>standardized means of</w:t>
        </w:r>
      </w:ins>
      <w:ins w:id="97" w:author="Billy Mitchell" w:date="2023-11-07T13:41:00Z">
        <w:r w:rsidR="00801A78">
          <w:rPr>
            <w:szCs w:val="24"/>
          </w:rPr>
          <w:t xml:space="preserve"> assessing</w:t>
        </w:r>
      </w:ins>
      <w:ins w:id="98" w:author="Billy Mitchell" w:date="2023-11-07T13:42:00Z">
        <w:r w:rsidR="00801A78">
          <w:rPr>
            <w:szCs w:val="24"/>
          </w:rPr>
          <w:t xml:space="preserve"> self-regulation</w:t>
        </w:r>
      </w:ins>
      <w:ins w:id="99" w:author="Billy Mitchell" w:date="2023-11-07T10:40:00Z">
        <w:r w:rsidR="00260459">
          <w:rPr>
            <w:szCs w:val="24"/>
          </w:rPr>
          <w:t xml:space="preserve"> </w:t>
        </w:r>
      </w:ins>
      <w:del w:id="100" w:author="Billy Mitchell" w:date="2023-11-07T10:40:00Z">
        <w:r w:rsidDel="00260459">
          <w:rPr>
            <w:szCs w:val="24"/>
          </w:rPr>
          <w:delText>offer</w:delText>
        </w:r>
        <w:r w:rsidR="008B7F27" w:rsidDel="00260459">
          <w:rPr>
            <w:szCs w:val="24"/>
          </w:rPr>
          <w:delText xml:space="preserve"> strong-validation and</w:delText>
        </w:r>
        <w:r w:rsidDel="00260459">
          <w:rPr>
            <w:szCs w:val="24"/>
          </w:rPr>
          <w:delText xml:space="preserve"> unparalleled control </w:delText>
        </w:r>
      </w:del>
      <w:r>
        <w:rPr>
          <w:szCs w:val="24"/>
        </w:rPr>
        <w:t xml:space="preserve">but </w:t>
      </w:r>
      <w:r w:rsidRPr="006D4590">
        <w:rPr>
          <w:szCs w:val="24"/>
        </w:rPr>
        <w:t xml:space="preserve">might not accurately reflect the </w:t>
      </w:r>
      <w:r>
        <w:rPr>
          <w:szCs w:val="24"/>
        </w:rPr>
        <w:t>multidimensionality of</w:t>
      </w:r>
      <w:r w:rsidRPr="006D4590">
        <w:rPr>
          <w:szCs w:val="24"/>
        </w:rPr>
        <w:t xml:space="preserve"> emotional experience. </w:t>
      </w:r>
      <w:ins w:id="101" w:author="Billy Mitchell [2]" w:date="2023-11-07T20:56:00Z">
        <w:r w:rsidR="00EF55CB" w:rsidRPr="00EF55CB">
          <w:rPr>
            <w:szCs w:val="24"/>
          </w:rPr>
          <w:t>Contemporary constructivist theories posit that emotions are not fixed reactions but are instead shaped dynamically by cognitive and social processe</w:t>
        </w:r>
      </w:ins>
      <w:ins w:id="102" w:author="Billy Mitchell [2]" w:date="2023-11-07T20:57:00Z">
        <w:r w:rsidR="00EF55CB">
          <w:rPr>
            <w:szCs w:val="24"/>
          </w:rPr>
          <w:t xml:space="preserve">s, </w:t>
        </w:r>
      </w:ins>
      <w:ins w:id="103" w:author="Billy Mitchell [2]" w:date="2023-11-07T20:56:00Z">
        <w:r w:rsidR="00EF55CB" w:rsidRPr="00EF55CB">
          <w:rPr>
            <w:szCs w:val="24"/>
          </w:rPr>
          <w:t>encompass</w:t>
        </w:r>
      </w:ins>
      <w:ins w:id="104" w:author="Billy Mitchell [2]" w:date="2023-11-07T20:57:00Z">
        <w:r w:rsidR="00EF55CB">
          <w:rPr>
            <w:szCs w:val="24"/>
          </w:rPr>
          <w:t>ing</w:t>
        </w:r>
      </w:ins>
      <w:ins w:id="105" w:author="Billy Mitchell [2]" w:date="2023-11-07T20:56:00Z">
        <w:r w:rsidR="00EF55CB" w:rsidRPr="00EF55CB">
          <w:rPr>
            <w:szCs w:val="24"/>
          </w:rPr>
          <w:t xml:space="preserve"> one</w:t>
        </w:r>
      </w:ins>
      <w:ins w:id="106" w:author="Billy Mitchell [2]" w:date="2023-11-07T20:57:00Z">
        <w:r w:rsidR="00EF55CB">
          <w:rPr>
            <w:szCs w:val="24"/>
          </w:rPr>
          <w:t>’</w:t>
        </w:r>
      </w:ins>
      <w:ins w:id="107" w:author="Billy Mitchell [2]" w:date="2023-11-07T20:56:00Z">
        <w:r w:rsidR="00EF55CB" w:rsidRPr="00EF55CB">
          <w:rPr>
            <w:szCs w:val="24"/>
          </w:rPr>
          <w:t>s personal interpretations, beliefs, and social interactions</w:t>
        </w:r>
      </w:ins>
      <w:ins w:id="108" w:author="Billy Mitchell [2]" w:date="2023-11-07T20:57:00Z">
        <w:r w:rsidR="00EF55CB">
          <w:rPr>
            <w:szCs w:val="24"/>
          </w:rPr>
          <w:t xml:space="preserve"> </w:t>
        </w:r>
        <w:r w:rsidR="00EF55CB">
          <w:rPr>
            <w:szCs w:val="24"/>
          </w:rPr>
          <w:fldChar w:fldCharType="begin"/>
        </w:r>
        <w:r w:rsidR="00EF55CB">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ins>
      <w:ins w:id="109" w:author="Billy Mitchell [2]" w:date="2023-11-07T20:56:00Z">
        <w:r w:rsidR="00EF55CB" w:rsidRPr="00EF55CB">
          <w:rPr>
            <w:szCs w:val="24"/>
          </w:rPr>
          <w:t xml:space="preserve">. </w:t>
        </w:r>
      </w:ins>
      <w:ins w:id="110" w:author="Billy Mitchell [2]" w:date="2023-11-07T20:57:00Z">
        <w:r w:rsidR="00EF55CB">
          <w:rPr>
            <w:szCs w:val="24"/>
          </w:rPr>
          <w:t>A</w:t>
        </w:r>
      </w:ins>
      <w:ins w:id="111" w:author="Billy Mitchell [2]" w:date="2023-11-07T21:02:00Z">
        <w:r w:rsidR="00EF55CB">
          <w:rPr>
            <w:szCs w:val="24"/>
          </w:rPr>
          <w:t>ppl</w:t>
        </w:r>
      </w:ins>
      <w:ins w:id="112" w:author="Billy Mitchell [2]" w:date="2023-11-07T21:03:00Z">
        <w:r w:rsidR="00EF55CB">
          <w:rPr>
            <w:szCs w:val="24"/>
          </w:rPr>
          <w:t xml:space="preserve">ying </w:t>
        </w:r>
      </w:ins>
      <w:ins w:id="113" w:author="Billy Mitchell [2]" w:date="2023-11-07T20:56:00Z">
        <w:r w:rsidR="00EF55CB" w:rsidRPr="00EF55CB">
          <w:rPr>
            <w:szCs w:val="24"/>
          </w:rPr>
          <w:t xml:space="preserve">natural language processing </w:t>
        </w:r>
      </w:ins>
      <w:ins w:id="114" w:author="Billy Mitchell [2]" w:date="2023-11-07T21:03:00Z">
        <w:r w:rsidR="00EF55CB">
          <w:rPr>
            <w:szCs w:val="24"/>
          </w:rPr>
          <w:t xml:space="preserve">techniques to free-response data </w:t>
        </w:r>
      </w:ins>
      <w:ins w:id="115" w:author="Billy Mitchell [2]" w:date="2023-11-07T20:58:00Z">
        <w:r w:rsidR="00EF55CB">
          <w:rPr>
            <w:szCs w:val="24"/>
          </w:rPr>
          <w:t>can</w:t>
        </w:r>
      </w:ins>
      <w:ins w:id="116" w:author="Billy Mitchell [2]" w:date="2023-11-07T21:00:00Z">
        <w:r w:rsidR="00EF55CB">
          <w:rPr>
            <w:szCs w:val="24"/>
          </w:rPr>
          <w:t xml:space="preserve"> improve our ability to capture</w:t>
        </w:r>
      </w:ins>
      <w:ins w:id="117" w:author="Billy Mitchell [2]" w:date="2023-11-07T21:03:00Z">
        <w:r w:rsidR="00EF55CB">
          <w:rPr>
            <w:szCs w:val="24"/>
          </w:rPr>
          <w:t xml:space="preserve"> the</w:t>
        </w:r>
      </w:ins>
      <w:ins w:id="118" w:author="Billy Mitchell [2]" w:date="2023-11-07T21:00:00Z">
        <w:r w:rsidR="00EF55CB">
          <w:rPr>
            <w:szCs w:val="24"/>
          </w:rPr>
          <w:t xml:space="preserve"> </w:t>
        </w:r>
      </w:ins>
      <w:ins w:id="119" w:author="Billy Mitchell [2]" w:date="2023-11-07T20:56:00Z">
        <w:r w:rsidR="00EF55CB" w:rsidRPr="00EF55CB">
          <w:rPr>
            <w:szCs w:val="24"/>
          </w:rPr>
          <w:t>multifaceted</w:t>
        </w:r>
      </w:ins>
      <w:ins w:id="120" w:author="Billy Mitchell [2]" w:date="2023-11-07T21:01:00Z">
        <w:r w:rsidR="00EF55CB">
          <w:rPr>
            <w:szCs w:val="24"/>
          </w:rPr>
          <w:t xml:space="preserve">, idiosyncratic </w:t>
        </w:r>
      </w:ins>
      <w:ins w:id="121" w:author="Billy Mitchell [2]" w:date="2023-11-07T20:56:00Z">
        <w:r w:rsidR="00EF55CB" w:rsidRPr="00EF55CB">
          <w:rPr>
            <w:szCs w:val="24"/>
          </w:rPr>
          <w:t>emotional experiences</w:t>
        </w:r>
      </w:ins>
      <w:ins w:id="122" w:author="Billy Mitchell [2]" w:date="2023-11-07T21:01:00Z">
        <w:r w:rsidR="00EF55CB">
          <w:rPr>
            <w:szCs w:val="24"/>
          </w:rPr>
          <w:t xml:space="preserve"> </w:t>
        </w:r>
      </w:ins>
      <w:moveToRangeStart w:id="123" w:author="Billy Mitchell [2]" w:date="2023-11-07T21:04:00Z" w:name="move150283460"/>
      <w:moveTo w:id="124" w:author="Billy Mitchell [2]" w:date="2023-11-07T21:04:00Z">
        <w:r w:rsidR="00EF55CB" w:rsidRPr="006D4590">
          <w:rPr>
            <w:szCs w:val="24"/>
          </w:rPr>
          <w:t>that constructivist frameworks emphasize</w:t>
        </w:r>
        <w:r w:rsidR="00EF55CB">
          <w:rPr>
            <w:szCs w:val="24"/>
          </w:rPr>
          <w:t xml:space="preserve"> </w:t>
        </w:r>
        <w:r w:rsidR="00EF55CB">
          <w:rPr>
            <w:szCs w:val="24"/>
          </w:rPr>
          <w:fldChar w:fldCharType="begin"/>
        </w:r>
        <w:r w:rsidR="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EF55CB">
          <w:rPr>
            <w:szCs w:val="24"/>
          </w:rPr>
          <w:fldChar w:fldCharType="separate"/>
        </w:r>
        <w:r w:rsidR="00EF55CB" w:rsidRPr="002C591D">
          <w:t>(Mohammad, 2018)</w:t>
        </w:r>
        <w:r w:rsidR="00EF55CB">
          <w:rPr>
            <w:szCs w:val="24"/>
          </w:rPr>
          <w:fldChar w:fldCharType="end"/>
        </w:r>
        <w:r w:rsidR="00EF55CB">
          <w:rPr>
            <w:szCs w:val="24"/>
          </w:rPr>
          <w:t xml:space="preserve"> without sacrificing</w:t>
        </w:r>
      </w:moveTo>
      <w:ins w:id="125" w:author="Billy Mitchell [2]" w:date="2023-11-07T21:04:00Z">
        <w:r w:rsidR="00EF55CB">
          <w:rPr>
            <w:szCs w:val="24"/>
          </w:rPr>
          <w:t xml:space="preserve"> accuracy </w:t>
        </w:r>
      </w:ins>
      <w:moveTo w:id="126" w:author="Billy Mitchell [2]" w:date="2023-11-07T21:04:00Z">
        <w:del w:id="127" w:author="Billy Mitchell [2]" w:date="2023-11-07T21:04:00Z">
          <w:r w:rsidR="00EF55CB" w:rsidDel="00EF55CB">
            <w:rPr>
              <w:szCs w:val="24"/>
            </w:rPr>
            <w:delText xml:space="preserve"> reporting accuracy </w:delText>
          </w:r>
        </w:del>
        <w:r w:rsidR="00EF55CB">
          <w:rPr>
            <w:szCs w:val="24"/>
          </w:rPr>
          <w:fldChar w:fldCharType="begin"/>
        </w:r>
        <w:r w:rsidR="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EF55CB">
          <w:rPr>
            <w:szCs w:val="24"/>
          </w:rPr>
          <w:fldChar w:fldCharType="separate"/>
        </w:r>
        <w:r w:rsidR="00EF55CB" w:rsidRPr="004649E5">
          <w:t>(Diamond et al., 2020)</w:t>
        </w:r>
        <w:r w:rsidR="00EF55CB">
          <w:rPr>
            <w:szCs w:val="24"/>
          </w:rPr>
          <w:fldChar w:fldCharType="end"/>
        </w:r>
      </w:moveTo>
      <w:ins w:id="128" w:author="Billy Mitchell [2]" w:date="2023-11-07T21:04:00Z">
        <w:r w:rsidR="00EF55CB">
          <w:rPr>
            <w:szCs w:val="24"/>
          </w:rPr>
          <w:t xml:space="preserve"> or quantifiability.</w:t>
        </w:r>
      </w:ins>
      <w:moveTo w:id="129" w:author="Billy Mitchell [2]" w:date="2023-11-07T21:04:00Z">
        <w:del w:id="130" w:author="Billy Mitchell [2]" w:date="2023-11-07T21:04:00Z">
          <w:r w:rsidR="00EF55CB" w:rsidDel="00EF55CB">
            <w:rPr>
              <w:szCs w:val="24"/>
            </w:rPr>
            <w:delText>.</w:delText>
          </w:r>
        </w:del>
      </w:moveTo>
      <w:moveToRangeEnd w:id="123"/>
      <w:del w:id="131" w:author="Billy Mitchell [2]" w:date="2023-11-07T21:02:00Z">
        <w:r w:rsidRPr="006D4590" w:rsidDel="00EF55CB">
          <w:rPr>
            <w:szCs w:val="24"/>
          </w:rPr>
          <w:delText>Modern constructivist theories of emotion hold that emotional experiences are dynamically constructed by individuals through cognitive and social processes, including personal interpretations, beliefs, and social interactions</w:delText>
        </w:r>
      </w:del>
      <w:del w:id="132" w:author="Billy Mitchell [2]" w:date="2023-11-07T20:56:00Z">
        <w:r w:rsidR="008B7F27" w:rsidDel="00EF55CB">
          <w:rPr>
            <w:szCs w:val="24"/>
          </w:rPr>
          <w:delText xml:space="preserve"> </w:delText>
        </w:r>
        <w:r w:rsidR="002C591D" w:rsidDel="00EF55CB">
          <w:rPr>
            <w:szCs w:val="24"/>
          </w:rPr>
          <w:fldChar w:fldCharType="begin"/>
        </w:r>
        <w:r w:rsidR="007B47B5" w:rsidDel="00EF55CB">
          <w:rPr>
            <w:szCs w:val="24"/>
          </w:rPr>
          <w:del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delInstrText>
        </w:r>
        <w:r w:rsidR="002C591D" w:rsidDel="00EF55CB">
          <w:rPr>
            <w:szCs w:val="24"/>
          </w:rPr>
          <w:fldChar w:fldCharType="separate"/>
        </w:r>
        <w:r w:rsidR="002C591D" w:rsidRPr="002C591D" w:rsidDel="00EF55CB">
          <w:delText>(Lindquist et al., 2012)</w:delText>
        </w:r>
        <w:r w:rsidR="002C591D" w:rsidDel="00EF55CB">
          <w:rPr>
            <w:szCs w:val="24"/>
          </w:rPr>
          <w:fldChar w:fldCharType="end"/>
        </w:r>
      </w:del>
      <w:del w:id="133" w:author="Billy Mitchell [2]" w:date="2023-11-07T21:02:00Z">
        <w:r w:rsidRPr="006D4590" w:rsidDel="00EF55CB">
          <w:rPr>
            <w:szCs w:val="24"/>
          </w:rPr>
          <w:delText>.</w:delText>
        </w:r>
      </w:del>
      <w:ins w:id="134" w:author="Billy Mitchell [2]" w:date="2023-11-07T21:05:00Z">
        <w:r w:rsidR="00EF55CB">
          <w:rPr>
            <w:szCs w:val="24"/>
          </w:rPr>
          <w:t xml:space="preserve"> </w:t>
        </w:r>
      </w:ins>
      <w:del w:id="135" w:author="Billy Mitchell [2]" w:date="2023-11-07T21:05:00Z">
        <w:r w:rsidRPr="006D4590" w:rsidDel="00EF55CB">
          <w:rPr>
            <w:szCs w:val="24"/>
          </w:rPr>
          <w:delText xml:space="preserve"> However, advancements in natural language processing and linguistics make a more flexible and ecologically-valid capture of multidimensional emotional experiences, such as free-response, possible to better represent the idiosyncratic richness </w:delText>
        </w:r>
      </w:del>
      <w:moveFromRangeStart w:id="136" w:author="Billy Mitchell [2]" w:date="2023-11-07T21:04:00Z" w:name="move150283460"/>
      <w:moveFrom w:id="137" w:author="Billy Mitchell [2]" w:date="2023-11-07T21:04:00Z">
        <w:r w:rsidRPr="006D4590" w:rsidDel="00EF55CB">
          <w:rPr>
            <w:szCs w:val="24"/>
          </w:rPr>
          <w:t>that constructivist frameworks emphasize</w:t>
        </w:r>
        <w:r w:rsidR="002C591D" w:rsidDel="00EF55CB">
          <w:rPr>
            <w:szCs w:val="24"/>
          </w:rPr>
          <w:t xml:space="preserve"> </w:t>
        </w:r>
        <w:r w:rsidR="002C591D" w:rsidDel="00EF55CB">
          <w:rPr>
            <w:szCs w:val="24"/>
          </w:rPr>
          <w:fldChar w:fldCharType="begin"/>
        </w:r>
        <w:r w:rsidR="007B47B5" w:rsidDel="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2C591D" w:rsidDel="00EF55CB">
          <w:rPr>
            <w:szCs w:val="24"/>
          </w:rPr>
          <w:fldChar w:fldCharType="separate"/>
        </w:r>
        <w:r w:rsidR="002C591D" w:rsidRPr="002C591D" w:rsidDel="00EF55CB">
          <w:t>(Mohammad, 2018)</w:t>
        </w:r>
        <w:r w:rsidR="002C591D" w:rsidDel="00EF55CB">
          <w:rPr>
            <w:szCs w:val="24"/>
          </w:rPr>
          <w:fldChar w:fldCharType="end"/>
        </w:r>
        <w:r w:rsidR="004649E5" w:rsidDel="00EF55CB">
          <w:rPr>
            <w:szCs w:val="24"/>
          </w:rPr>
          <w:t xml:space="preserve"> without sacrificing reporting accuracy </w:t>
        </w:r>
        <w:r w:rsidR="004649E5" w:rsidDel="00EF55CB">
          <w:rPr>
            <w:szCs w:val="24"/>
          </w:rPr>
          <w:fldChar w:fldCharType="begin"/>
        </w:r>
        <w:r w:rsidR="007B47B5" w:rsidDel="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4649E5" w:rsidDel="00EF55CB">
          <w:rPr>
            <w:szCs w:val="24"/>
          </w:rPr>
          <w:fldChar w:fldCharType="separate"/>
        </w:r>
        <w:r w:rsidR="004649E5" w:rsidRPr="004649E5" w:rsidDel="00EF55CB">
          <w:t>(Diamond et al., 2020)</w:t>
        </w:r>
        <w:r w:rsidR="004649E5" w:rsidDel="00EF55CB">
          <w:rPr>
            <w:szCs w:val="24"/>
          </w:rPr>
          <w:fldChar w:fldCharType="end"/>
        </w:r>
        <w:r w:rsidR="00AD2081" w:rsidDel="00EF55CB">
          <w:rPr>
            <w:szCs w:val="24"/>
          </w:rPr>
          <w:t xml:space="preserve">. </w:t>
        </w:r>
      </w:moveFrom>
      <w:moveFromRangeEnd w:id="136"/>
      <w:del w:id="138" w:author="Billy Mitchell [2]" w:date="2023-11-07T21:05:00Z">
        <w:r w:rsidR="00AD2081" w:rsidDel="00EF55CB">
          <w:rPr>
            <w:szCs w:val="24"/>
          </w:rPr>
          <w:delText>Furthermore, by not limiting participant self-report options to discrete categories or unipolar scales, f</w:delText>
        </w:r>
      </w:del>
      <w:ins w:id="139" w:author="Billy Mitchell [2]" w:date="2023-11-07T21:05:00Z">
        <w:r w:rsidR="00EF55CB">
          <w:rPr>
            <w:szCs w:val="24"/>
          </w:rPr>
          <w:t>F</w:t>
        </w:r>
      </w:ins>
      <w:r w:rsidR="00AD2081">
        <w:rPr>
          <w:szCs w:val="24"/>
        </w:rPr>
        <w:t>ree-response</w:t>
      </w:r>
      <w:ins w:id="140" w:author="Billy Mitchell [2]" w:date="2023-11-07T21:07:00Z">
        <w:r w:rsidR="00EF55CB">
          <w:rPr>
            <w:szCs w:val="24"/>
          </w:rPr>
          <w:t xml:space="preserve"> capture</w:t>
        </w:r>
      </w:ins>
      <w:ins w:id="141" w:author="Billy Mitchell [2]" w:date="2023-11-07T21:06:00Z">
        <w:r w:rsidR="00EF55CB">
          <w:rPr>
            <w:szCs w:val="24"/>
          </w:rPr>
          <w:t xml:space="preserve">, more than </w:t>
        </w:r>
        <w:r w:rsidR="00EF55CB">
          <w:rPr>
            <w:szCs w:val="24"/>
          </w:rPr>
          <w:t>discrete</w:t>
        </w:r>
        <w:r w:rsidR="00EF55CB">
          <w:rPr>
            <w:szCs w:val="24"/>
          </w:rPr>
          <w:t>ly</w:t>
        </w:r>
        <w:r w:rsidR="00EF55CB">
          <w:rPr>
            <w:szCs w:val="24"/>
          </w:rPr>
          <w:t xml:space="preserve"> categori</w:t>
        </w:r>
        <w:r w:rsidR="00EF55CB">
          <w:rPr>
            <w:szCs w:val="24"/>
          </w:rPr>
          <w:t>zed self-reports</w:t>
        </w:r>
        <w:r w:rsidR="00EF55CB">
          <w:rPr>
            <w:szCs w:val="24"/>
          </w:rPr>
          <w:t xml:space="preserve"> or unipolar scales, </w:t>
        </w:r>
      </w:ins>
      <w:del w:id="142" w:author="Billy Mitchell [2]" w:date="2023-11-07T21:06:00Z">
        <w:r w:rsidR="00AD2081" w:rsidDel="00EF55CB">
          <w:rPr>
            <w:szCs w:val="24"/>
          </w:rPr>
          <w:delText xml:space="preserve"> </w:delText>
        </w:r>
      </w:del>
      <w:ins w:id="143" w:author="Billy Mitchell [2]" w:date="2023-11-07T21:05:00Z">
        <w:r w:rsidR="00EF55CB">
          <w:rPr>
            <w:szCs w:val="24"/>
          </w:rPr>
          <w:t>may also</w:t>
        </w:r>
      </w:ins>
      <w:ins w:id="144" w:author="Billy Mitchell [2]" w:date="2023-11-07T21:08:00Z">
        <w:r w:rsidR="00EF55CB">
          <w:rPr>
            <w:szCs w:val="24"/>
          </w:rPr>
          <w:t xml:space="preserve"> require fewer a priori assumptions from rese</w:t>
        </w:r>
      </w:ins>
      <w:ins w:id="145" w:author="Billy Mitchell [2]" w:date="2023-11-07T21:09:00Z">
        <w:r w:rsidR="00EF55CB">
          <w:rPr>
            <w:szCs w:val="24"/>
          </w:rPr>
          <w:t>archers</w:t>
        </w:r>
      </w:ins>
      <w:ins w:id="146" w:author="Billy Mitchell [2]" w:date="2023-11-07T21:08:00Z">
        <w:r w:rsidR="00EF55CB">
          <w:rPr>
            <w:szCs w:val="24"/>
          </w:rPr>
          <w:t xml:space="preserve"> about </w:t>
        </w:r>
      </w:ins>
      <w:ins w:id="147" w:author="Billy Mitchell [2]" w:date="2023-11-07T21:09:00Z">
        <w:r w:rsidR="00EF55CB">
          <w:rPr>
            <w:szCs w:val="24"/>
          </w:rPr>
          <w:t xml:space="preserve">a participant’s </w:t>
        </w:r>
      </w:ins>
      <w:ins w:id="148" w:author="Billy Mitchell [2]" w:date="2023-11-07T21:08:00Z">
        <w:r w:rsidR="00EF55CB">
          <w:rPr>
            <w:szCs w:val="24"/>
          </w:rPr>
          <w:t xml:space="preserve">emotional experience, thus </w:t>
        </w:r>
      </w:ins>
      <w:del w:id="149" w:author="Billy Mitchell [2]" w:date="2023-11-07T21:05:00Z">
        <w:r w:rsidR="00AD2081" w:rsidDel="00EF55CB">
          <w:rPr>
            <w:szCs w:val="24"/>
          </w:rPr>
          <w:delText xml:space="preserve">can </w:delText>
        </w:r>
      </w:del>
      <w:del w:id="150" w:author="Billy Mitchell [2]" w:date="2023-11-07T21:06:00Z">
        <w:r w:rsidR="00AD2081" w:rsidDel="00EF55CB">
          <w:rPr>
            <w:szCs w:val="24"/>
          </w:rPr>
          <w:delText>capture emotional experiences</w:delText>
        </w:r>
        <w:r w:rsidR="008B7F27" w:rsidDel="00EF55CB">
          <w:rPr>
            <w:szCs w:val="24"/>
          </w:rPr>
          <w:delText xml:space="preserve"> with</w:delText>
        </w:r>
        <w:r w:rsidR="00AD2081" w:rsidDel="00EF55CB">
          <w:rPr>
            <w:szCs w:val="24"/>
          </w:rPr>
          <w:delText xml:space="preserve"> less</w:delText>
        </w:r>
      </w:del>
      <w:ins w:id="151" w:author="Billy Mitchell [2]" w:date="2023-11-07T21:07:00Z">
        <w:r w:rsidR="00EF55CB">
          <w:rPr>
            <w:szCs w:val="24"/>
          </w:rPr>
          <w:t>reduc</w:t>
        </w:r>
      </w:ins>
      <w:ins w:id="152" w:author="Billy Mitchell [2]" w:date="2023-11-07T21:08:00Z">
        <w:r w:rsidR="00EF55CB">
          <w:rPr>
            <w:szCs w:val="24"/>
          </w:rPr>
          <w:t>ing</w:t>
        </w:r>
      </w:ins>
      <w:ins w:id="153" w:author="Billy Mitchell [2]" w:date="2023-11-07T21:06:00Z">
        <w:r w:rsidR="00EF55CB">
          <w:rPr>
            <w:szCs w:val="24"/>
          </w:rPr>
          <w:t xml:space="preserve"> </w:t>
        </w:r>
      </w:ins>
      <w:ins w:id="154" w:author="Billy Mitchell [2]" w:date="2023-11-07T21:09:00Z">
        <w:r w:rsidR="00EF55CB">
          <w:rPr>
            <w:szCs w:val="24"/>
          </w:rPr>
          <w:t xml:space="preserve">unintended </w:t>
        </w:r>
      </w:ins>
      <w:ins w:id="155" w:author="Billy Mitchell [2]" w:date="2023-11-07T21:07:00Z">
        <w:r w:rsidR="00EF55CB">
          <w:rPr>
            <w:szCs w:val="24"/>
          </w:rPr>
          <w:t>researcher</w:t>
        </w:r>
      </w:ins>
      <w:r w:rsidR="008B7F27">
        <w:rPr>
          <w:szCs w:val="24"/>
        </w:rPr>
        <w:t xml:space="preserve"> influence</w:t>
      </w:r>
      <w:del w:id="156" w:author="Billy Mitchell [2]" w:date="2023-11-07T21:08:00Z">
        <w:r w:rsidR="008B7F27" w:rsidDel="00EF55CB">
          <w:rPr>
            <w:szCs w:val="24"/>
          </w:rPr>
          <w:delText xml:space="preserve"> </w:delText>
        </w:r>
      </w:del>
      <w:del w:id="157" w:author="Billy Mitchell [2]" w:date="2023-11-07T21:07:00Z">
        <w:r w:rsidR="008B7F27" w:rsidDel="00EF55CB">
          <w:rPr>
            <w:szCs w:val="24"/>
          </w:rPr>
          <w:delText xml:space="preserve">or </w:delText>
        </w:r>
        <w:r w:rsidR="00AD2081" w:rsidDel="00EF55CB">
          <w:rPr>
            <w:szCs w:val="24"/>
          </w:rPr>
          <w:delText>fewer</w:delText>
        </w:r>
      </w:del>
      <w:del w:id="158" w:author="Billy Mitchell [2]" w:date="2023-11-07T21:08:00Z">
        <w:r w:rsidR="00AD2081" w:rsidDel="00EF55CB">
          <w:rPr>
            <w:szCs w:val="24"/>
          </w:rPr>
          <w:delText xml:space="preserve"> </w:delText>
        </w:r>
        <w:r w:rsidR="008B7F27" w:rsidDel="00EF55CB">
          <w:rPr>
            <w:szCs w:val="24"/>
          </w:rPr>
          <w:delText>assumptions from researchers</w:delText>
        </w:r>
        <w:r w:rsidR="00AD2081" w:rsidDel="00EF55CB">
          <w:rPr>
            <w:szCs w:val="24"/>
          </w:rPr>
          <w:delText xml:space="preserve"> which might color the experience of participants</w:delText>
        </w:r>
      </w:del>
      <w:r w:rsidR="00AD2081">
        <w:rPr>
          <w:szCs w:val="24"/>
        </w:rPr>
        <w:t xml:space="preserve"> </w:t>
      </w:r>
      <w:r w:rsidR="00AD2081">
        <w:rPr>
          <w:szCs w:val="24"/>
        </w:rPr>
        <w:fldChar w:fldCharType="begin"/>
      </w:r>
      <w:r w:rsidR="007B47B5">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AD2081">
        <w:rPr>
          <w:szCs w:val="24"/>
        </w:rPr>
        <w:fldChar w:fldCharType="separate"/>
      </w:r>
      <w:r w:rsidR="00AD2081" w:rsidRPr="00AD2081">
        <w:t>(Gendron et al., 2012; Lindquist et al., 2006)</w:t>
      </w:r>
      <w:r w:rsidR="00AD2081">
        <w:rPr>
          <w:szCs w:val="24"/>
        </w:rPr>
        <w:fldChar w:fldCharType="end"/>
      </w:r>
      <w:r w:rsidRPr="006D4590">
        <w:rPr>
          <w:szCs w:val="24"/>
        </w:rPr>
        <w:t>.</w:t>
      </w:r>
    </w:p>
    <w:p w14:paraId="3799944B" w14:textId="27C7AC69" w:rsidR="00AE5781" w:rsidRDefault="004E6FCA" w:rsidP="002919B5">
      <w:pPr>
        <w:spacing w:after="0" w:line="480" w:lineRule="auto"/>
        <w:ind w:left="0" w:firstLine="720"/>
        <w:rPr>
          <w:szCs w:val="24"/>
        </w:rPr>
      </w:pPr>
      <w:r>
        <w:rPr>
          <w:szCs w:val="24"/>
        </w:rPr>
        <w:t>EMA</w:t>
      </w:r>
      <w:r w:rsidRPr="004E6FCA">
        <w:rPr>
          <w:szCs w:val="24"/>
        </w:rPr>
        <w:t xml:space="preserve"> studies</w:t>
      </w:r>
      <w:ins w:id="159" w:author="Billy Mitchell [2]" w:date="2023-11-07T21:10:00Z">
        <w:r w:rsidR="00EF55CB">
          <w:rPr>
            <w:szCs w:val="24"/>
          </w:rPr>
          <w:t xml:space="preserve"> - a</w:t>
        </w:r>
        <w:r w:rsidR="00EF55CB">
          <w:rPr>
            <w:szCs w:val="24"/>
          </w:rPr>
          <w:t>nother common means of studying emotion regulation</w:t>
        </w:r>
        <w:r w:rsidR="00EF55CB">
          <w:rPr>
            <w:szCs w:val="24"/>
          </w:rPr>
          <w:t xml:space="preserve"> - </w:t>
        </w:r>
      </w:ins>
      <w:del w:id="160" w:author="Billy Mitchell [2]" w:date="2023-11-07T21:10:00Z">
        <w:r w:rsidRPr="004E6FCA" w:rsidDel="00EF55CB">
          <w:rPr>
            <w:szCs w:val="24"/>
          </w:rPr>
          <w:delText xml:space="preserve"> </w:delText>
        </w:r>
      </w:del>
      <w:r w:rsidRPr="004E6FCA">
        <w:rPr>
          <w:szCs w:val="24"/>
        </w:rPr>
        <w:t xml:space="preserve">capture </w:t>
      </w:r>
      <w:r w:rsidR="00931006">
        <w:rPr>
          <w:szCs w:val="24"/>
        </w:rPr>
        <w:t xml:space="preserve">emotionally evocative </w:t>
      </w:r>
      <w:r w:rsidRPr="004E6FCA">
        <w:rPr>
          <w:szCs w:val="24"/>
        </w:rPr>
        <w:t xml:space="preserve">events within the daily lives of trained research participants </w:t>
      </w:r>
      <w:r w:rsidR="00C178FD" w:rsidRPr="004E6FCA">
        <w:rPr>
          <w:szCs w:val="24"/>
        </w:rPr>
        <w:t>(e.g.,</w:t>
      </w:r>
      <w:r w:rsidR="00C178FD">
        <w:rPr>
          <w:szCs w:val="24"/>
        </w:rPr>
        <w:t xml:space="preserve"> </w:t>
      </w:r>
      <w:r w:rsidR="00C178FD">
        <w:rPr>
          <w:szCs w:val="24"/>
        </w:rPr>
        <w:fldChar w:fldCharType="begin"/>
      </w:r>
      <w:r w:rsidR="007B47B5">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Pr="004E6FCA">
        <w:rPr>
          <w:szCs w:val="24"/>
        </w:rPr>
        <w:t xml:space="preserve">. However, most people are not trained to consider their emotion regulation strategies in their daily lives and are not prompted or primed to engage regulatory control  before an emotional event occurs </w:t>
      </w:r>
      <w:r w:rsidR="00C178FD">
        <w:rPr>
          <w:szCs w:val="24"/>
        </w:rPr>
        <w:fldChar w:fldCharType="begin"/>
      </w:r>
      <w:r w:rsidR="007B47B5">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C178FD">
        <w:rPr>
          <w:szCs w:val="24"/>
        </w:rPr>
        <w:fldChar w:fldCharType="separate"/>
      </w:r>
      <w:r w:rsidR="00C178FD" w:rsidRPr="00C178FD">
        <w:t>(Friedman &amp; Gustavson, 2022)</w:t>
      </w:r>
      <w:r w:rsidR="00C178FD">
        <w:rPr>
          <w:szCs w:val="24"/>
        </w:rPr>
        <w:fldChar w:fldCharType="end"/>
      </w:r>
      <w:r w:rsidRPr="004E6FCA">
        <w:rPr>
          <w:szCs w:val="24"/>
        </w:rPr>
        <w:t>.</w:t>
      </w:r>
      <w:r w:rsidR="00952E8D">
        <w:rPr>
          <w:szCs w:val="24"/>
        </w:rPr>
        <w:t xml:space="preserve"> </w:t>
      </w:r>
      <w:r w:rsidR="004649E5">
        <w:rPr>
          <w:szCs w:val="24"/>
        </w:rPr>
        <w:t xml:space="preserve">As such, training participants may introduce important but often underappreciated deviations in </w:t>
      </w:r>
      <w:r w:rsidR="004649E5">
        <w:rPr>
          <w:szCs w:val="24"/>
        </w:rPr>
        <w:lastRenderedPageBreak/>
        <w:t xml:space="preserve">regulatory behaviors from how untrained counterparts might </w:t>
      </w:r>
      <w:r w:rsidR="00E07969">
        <w:rPr>
          <w:szCs w:val="24"/>
        </w:rPr>
        <w:t>respond in the same situation</w:t>
      </w:r>
      <w:r w:rsidR="004649E5">
        <w:rPr>
          <w:szCs w:val="24"/>
        </w:rPr>
        <w:t xml:space="preserve">. </w:t>
      </w:r>
      <w:ins w:id="161" w:author="Billy Mitchell [2]" w:date="2023-11-07T21:11:00Z">
        <w:r w:rsidR="00EF55CB">
          <w:rPr>
            <w:szCs w:val="24"/>
          </w:rPr>
          <w:t>R</w:t>
        </w:r>
      </w:ins>
      <w:del w:id="162" w:author="Billy Mitchell [2]" w:date="2023-11-07T21:11:00Z">
        <w:r w:rsidR="00952E8D" w:rsidDel="00EF55CB">
          <w:rPr>
            <w:szCs w:val="24"/>
          </w:rPr>
          <w:delText>Correspondingly</w:delText>
        </w:r>
        <w:r w:rsidRPr="004E6FCA" w:rsidDel="00EF55CB">
          <w:rPr>
            <w:szCs w:val="24"/>
          </w:rPr>
          <w:delText>, r</w:delText>
        </w:r>
      </w:del>
      <w:r w:rsidRPr="004E6FCA">
        <w:rPr>
          <w:szCs w:val="24"/>
        </w:rPr>
        <w:t xml:space="preserve">esearch designs that incorporate more features of </w:t>
      </w:r>
      <w:del w:id="163" w:author="Billy Mitchell [2]" w:date="2023-11-07T21:11:00Z">
        <w:r w:rsidRPr="004E6FCA" w:rsidDel="00EF55CB">
          <w:rPr>
            <w:szCs w:val="24"/>
          </w:rPr>
          <w:delText>real-world</w:delText>
        </w:r>
      </w:del>
      <w:ins w:id="164" w:author="Billy Mitchell [2]" w:date="2023-11-07T21:11:00Z">
        <w:r w:rsidR="00EF55CB">
          <w:rPr>
            <w:szCs w:val="24"/>
          </w:rPr>
          <w:t>naturalistic</w:t>
        </w:r>
      </w:ins>
      <w:r w:rsidRPr="004E6FCA">
        <w:rPr>
          <w:szCs w:val="24"/>
        </w:rPr>
        <w:t xml:space="preserve"> regulation</w:t>
      </w:r>
      <w:r w:rsidR="00931006">
        <w:rPr>
          <w:szCs w:val="24"/>
        </w:rPr>
        <w:t xml:space="preserve">, such as </w:t>
      </w:r>
      <w:r w:rsidR="002919B5">
        <w:rPr>
          <w:szCs w:val="24"/>
        </w:rPr>
        <w:t>not instructing or prompting participants to regulate</w:t>
      </w:r>
      <w:r w:rsidRPr="004E6FCA">
        <w:rPr>
          <w:szCs w:val="24"/>
        </w:rPr>
        <w:t xml:space="preserve"> (e.g.,</w:t>
      </w:r>
      <w:r w:rsidR="00C178FD">
        <w:rPr>
          <w:szCs w:val="24"/>
        </w:rPr>
        <w:t xml:space="preserve"> </w:t>
      </w:r>
      <w:r w:rsidR="00C178FD">
        <w:rPr>
          <w:szCs w:val="24"/>
        </w:rPr>
        <w:fldChar w:fldCharType="begin"/>
      </w:r>
      <w:r w:rsidR="007B47B5">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sidR="00C178FD">
        <w:rPr>
          <w:szCs w:val="24"/>
        </w:rPr>
        <w:fldChar w:fldCharType="separate"/>
      </w:r>
      <w:r w:rsidR="00642A4D" w:rsidRPr="00642A4D">
        <w:t>Heiy &amp; Cheavens, 2014; Opitz et al., 2015)</w:t>
      </w:r>
      <w:r w:rsidR="00C178FD">
        <w:rPr>
          <w:szCs w:val="24"/>
        </w:rPr>
        <w:fldChar w:fldCharType="end"/>
      </w:r>
      <w:r w:rsidRPr="004E6FCA">
        <w:rPr>
          <w:szCs w:val="24"/>
        </w:rPr>
        <w:t xml:space="preserve"> often find people explore and flexibly apply multiple strategies that blur the boundaries of typical strategy classifications </w:t>
      </w:r>
      <w:r w:rsidR="00642A4D">
        <w:rPr>
          <w:szCs w:val="24"/>
        </w:rPr>
        <w:fldChar w:fldCharType="begin"/>
      </w:r>
      <w:r w:rsidR="004F3F92">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sidR="00642A4D">
        <w:rPr>
          <w:szCs w:val="24"/>
        </w:rPr>
        <w:fldChar w:fldCharType="separate"/>
      </w:r>
      <w:r w:rsidR="004F3F92" w:rsidRPr="004F3F92">
        <w:t>(Aldao &amp; Nolen-Hoeksema, 2013; Ford et al., 2019; Heiy &amp; Cheavens, 2014; Opitz et al., 2015; Szasz et al., 2018)</w:t>
      </w:r>
      <w:r w:rsidR="00642A4D">
        <w:rPr>
          <w:szCs w:val="24"/>
        </w:rPr>
        <w:fldChar w:fldCharType="end"/>
      </w:r>
      <w:r w:rsidR="00952E8D">
        <w:rPr>
          <w:szCs w:val="24"/>
        </w:rPr>
        <w:t>. These approaches also</w:t>
      </w:r>
      <w:r w:rsidRPr="004E6FCA">
        <w:rPr>
          <w:szCs w:val="24"/>
        </w:rPr>
        <w:t xml:space="preserve"> capture meaningful variance in self-regulatory behaviors that more controlled designs cannot </w:t>
      </w:r>
      <w:r w:rsidR="00642A4D">
        <w:rPr>
          <w:szCs w:val="24"/>
        </w:rPr>
        <w:fldChar w:fldCharType="begin"/>
      </w:r>
      <w:r w:rsidR="007B47B5">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sidR="00642A4D">
        <w:rPr>
          <w:szCs w:val="24"/>
        </w:rPr>
        <w:fldChar w:fldCharType="separate"/>
      </w:r>
      <w:r w:rsidR="00642A4D" w:rsidRPr="00642A4D">
        <w:t>(Friedman &amp; Gustavson, 2022; Kamradt et al., 2014; Malanchini et al., 2019)</w:t>
      </w:r>
      <w:r w:rsidR="00642A4D">
        <w:rPr>
          <w:szCs w:val="24"/>
        </w:rPr>
        <w:fldChar w:fldCharType="end"/>
      </w:r>
      <w:r w:rsidRPr="004E6FCA">
        <w:rPr>
          <w:szCs w:val="24"/>
        </w:rPr>
        <w:t>. For example, overstimulation from complex, multimodal contexts may simultaneously be aversive</w:t>
      </w:r>
      <w:r w:rsidR="00952E8D">
        <w:rPr>
          <w:szCs w:val="24"/>
        </w:rPr>
        <w:t xml:space="preserve"> and </w:t>
      </w:r>
      <w:r w:rsidRPr="004E6FCA">
        <w:rPr>
          <w:szCs w:val="24"/>
        </w:rPr>
        <w:t>more cognitively demanding (i.e., better suited for disengagement strategies)</w:t>
      </w:r>
      <w:r w:rsidR="00931006">
        <w:rPr>
          <w:szCs w:val="24"/>
        </w:rPr>
        <w:t xml:space="preserve">. </w:t>
      </w:r>
      <w:r w:rsidR="00562C94">
        <w:rPr>
          <w:szCs w:val="24"/>
        </w:rPr>
        <w:t xml:space="preserve">However, </w:t>
      </w:r>
      <w:r w:rsidRPr="004E6FCA">
        <w:rPr>
          <w:szCs w:val="24"/>
        </w:rPr>
        <w:t>attention</w:t>
      </w:r>
      <w:r w:rsidR="00562C94">
        <w:rPr>
          <w:szCs w:val="24"/>
        </w:rPr>
        <w:t xml:space="preserve"> may also be challenging to control in </w:t>
      </w:r>
      <w:r w:rsidR="00E07969">
        <w:rPr>
          <w:szCs w:val="24"/>
        </w:rPr>
        <w:t xml:space="preserve">a </w:t>
      </w:r>
      <w:r w:rsidR="00562C94">
        <w:rPr>
          <w:szCs w:val="24"/>
        </w:rPr>
        <w:t>context with so much attention-demanding stimuli</w:t>
      </w:r>
      <w:r w:rsidR="007B651D">
        <w:rPr>
          <w:szCs w:val="24"/>
        </w:rPr>
        <w:t>, reducing the likelihood of observing the high-intensity-distraction association characterized in laboratory studies</w:t>
      </w:r>
      <w:r w:rsidR="00642A4D">
        <w:rPr>
          <w:szCs w:val="24"/>
        </w:rPr>
        <w:t xml:space="preserve"> </w:t>
      </w:r>
      <w:r w:rsidR="00642A4D">
        <w:rPr>
          <w:szCs w:val="24"/>
        </w:rPr>
        <w:fldChar w:fldCharType="begin"/>
      </w:r>
      <w:r w:rsidR="007B47B5">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sidR="00642A4D">
        <w:rPr>
          <w:szCs w:val="24"/>
        </w:rPr>
        <w:fldChar w:fldCharType="separate"/>
      </w:r>
      <w:r w:rsidR="00642A4D" w:rsidRPr="00642A4D">
        <w:t>(Draheim et al., 2022)</w:t>
      </w:r>
      <w:r w:rsidR="00642A4D">
        <w:rPr>
          <w:szCs w:val="24"/>
        </w:rPr>
        <w:fldChar w:fldCharType="end"/>
      </w:r>
      <w:r w:rsidRPr="004E6FCA">
        <w:rPr>
          <w:szCs w:val="24"/>
        </w:rPr>
        <w:t xml:space="preserve">. Spontaneous or untrained ER in these contexts may rely more heavily on </w:t>
      </w:r>
      <w:r w:rsidR="00952E8D">
        <w:rPr>
          <w:szCs w:val="24"/>
        </w:rPr>
        <w:t>person-level</w:t>
      </w:r>
      <w:r w:rsidRPr="004E6FCA">
        <w:rPr>
          <w:szCs w:val="24"/>
        </w:rPr>
        <w:t xml:space="preserve"> features like habits </w:t>
      </w:r>
      <w:r w:rsidR="00952E8D">
        <w:rPr>
          <w:szCs w:val="24"/>
        </w:rPr>
        <w:t>relative to</w:t>
      </w:r>
      <w:r w:rsidRPr="004E6FCA">
        <w:rPr>
          <w:szCs w:val="24"/>
        </w:rPr>
        <w:t xml:space="preserve"> contextual features like emotional intensity </w:t>
      </w:r>
      <w:r w:rsidR="00642A4D">
        <w:rPr>
          <w:szCs w:val="24"/>
        </w:rPr>
        <w:fldChar w:fldCharType="begin"/>
      </w:r>
      <w:r w:rsidR="007B47B5">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sidR="00642A4D">
        <w:rPr>
          <w:szCs w:val="24"/>
        </w:rPr>
        <w:fldChar w:fldCharType="separate"/>
      </w:r>
      <w:r w:rsidR="00642A4D" w:rsidRPr="00642A4D">
        <w:t>(Christou-Champi et al., 2015; Koole et al., 2015; Norem, 2008)</w:t>
      </w:r>
      <w:r w:rsidR="00642A4D">
        <w:rPr>
          <w:szCs w:val="24"/>
        </w:rPr>
        <w:fldChar w:fldCharType="end"/>
      </w:r>
      <w:r w:rsidRPr="004E6FCA">
        <w:rPr>
          <w:szCs w:val="24"/>
        </w:rPr>
        <w:t>. Yet</w:t>
      </w:r>
      <w:r w:rsidR="007B651D">
        <w:rPr>
          <w:szCs w:val="24"/>
        </w:rPr>
        <w:t>,</w:t>
      </w:r>
      <w:r w:rsidRPr="004E6FCA">
        <w:rPr>
          <w:szCs w:val="24"/>
        </w:rPr>
        <w:t xml:space="preserve"> challenging, high-stimulation situations may be precisely when </w:t>
      </w:r>
      <w:r w:rsidR="00A10284">
        <w:rPr>
          <w:szCs w:val="24"/>
        </w:rPr>
        <w:t xml:space="preserve">adaptive </w:t>
      </w:r>
      <w:r w:rsidRPr="004E6FCA">
        <w:rPr>
          <w:szCs w:val="24"/>
        </w:rPr>
        <w:t>regulatory control is most valuable</w:t>
      </w:r>
      <w:r w:rsidR="00A10284">
        <w:rPr>
          <w:szCs w:val="24"/>
        </w:rPr>
        <w:t>,</w:t>
      </w:r>
      <w:r w:rsidRPr="004E6FCA">
        <w:rPr>
          <w:szCs w:val="24"/>
        </w:rPr>
        <w:t xml:space="preserve"> as maladaptive emotion regulation tendencies predict more severe manifestations of post-traumatic stress disorders </w:t>
      </w:r>
      <w:r w:rsidR="00642A4D">
        <w:rPr>
          <w:szCs w:val="24"/>
        </w:rPr>
        <w:fldChar w:fldCharType="begin"/>
      </w:r>
      <w:r w:rsidR="007B47B5">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sidR="00642A4D">
        <w:rPr>
          <w:szCs w:val="24"/>
        </w:rPr>
        <w:fldChar w:fldCharType="separate"/>
      </w:r>
      <w:r w:rsidR="00642A4D" w:rsidRPr="00642A4D">
        <w:t>(Hannan &amp; Orcutt, 2020)</w:t>
      </w:r>
      <w:r w:rsidR="00642A4D">
        <w:rPr>
          <w:szCs w:val="24"/>
        </w:rPr>
        <w:fldChar w:fldCharType="end"/>
      </w:r>
      <w:r w:rsidRPr="004E6FCA">
        <w:rPr>
          <w:szCs w:val="24"/>
        </w:rPr>
        <w:t xml:space="preserve"> and</w:t>
      </w:r>
      <w:r w:rsidR="00642A4D">
        <w:rPr>
          <w:szCs w:val="24"/>
        </w:rPr>
        <w:t xml:space="preserve"> related</w:t>
      </w:r>
      <w:r w:rsidRPr="004E6FCA">
        <w:rPr>
          <w:szCs w:val="24"/>
        </w:rPr>
        <w:t xml:space="preserve"> post-traumatic stress disorder outcomes </w:t>
      </w:r>
      <w:r w:rsidR="00642A4D">
        <w:rPr>
          <w:szCs w:val="24"/>
        </w:rPr>
        <w:fldChar w:fldCharType="begin"/>
      </w:r>
      <w:r w:rsidR="007B47B5">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sidR="00642A4D">
        <w:rPr>
          <w:szCs w:val="24"/>
        </w:rPr>
        <w:fldChar w:fldCharType="separate"/>
      </w:r>
      <w:r w:rsidR="00642A4D" w:rsidRPr="00642A4D">
        <w:t>(Specker &amp; Nickerson, 2022)</w:t>
      </w:r>
      <w:r w:rsidR="00642A4D">
        <w:rPr>
          <w:szCs w:val="24"/>
        </w:rPr>
        <w:fldChar w:fldCharType="end"/>
      </w:r>
      <w:r w:rsidRPr="004E6FCA">
        <w:rPr>
          <w:szCs w:val="24"/>
        </w:rPr>
        <w:t xml:space="preserve">. </w:t>
      </w:r>
      <w:r w:rsidR="007B651D">
        <w:rPr>
          <w:szCs w:val="24"/>
        </w:rPr>
        <w:t>Thus, identifying whether the established association between intensity and effort-related strategy usage occurs in high stress/stimulation contexts is important for the development of potential interventions.</w:t>
      </w:r>
    </w:p>
    <w:p w14:paraId="2E07F6A3" w14:textId="3C28CF8B"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emotion regulation </w:t>
      </w:r>
      <w:r w:rsidR="00D12D06">
        <w:rPr>
          <w:szCs w:val="24"/>
        </w:rPr>
        <w:lastRenderedPageBreak/>
        <w:t>strategies and no direction to regulate their experiences)</w:t>
      </w:r>
      <w:r w:rsidR="004E6FCA" w:rsidRPr="004E6FCA">
        <w:rPr>
          <w:szCs w:val="24"/>
        </w:rPr>
        <w:t xml:space="preserve">. While affective intensity represents a particularly prominent predictor of ER behavior (i.e., r+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7B47B5">
        <w:rPr>
          <w:szCs w:val="24"/>
        </w:rPr>
        <w:instrText xml:space="preserve"> ADDIN ZOTERO_ITEM CSL_CITATION {"citationID":"fvj8aTn8","properties":{"formattedCitation":"(Matthews et al., 2021)","plainCitation":"(Matthews et al., 2021)","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ins w:id="165" w:author="Billy Mitchell [2]" w:date="2023-11-07T21:13:00Z">
        <w:r w:rsidR="00B42FE6">
          <w:rPr>
            <w:szCs w:val="24"/>
          </w:rPr>
          <w:t>)</w:t>
        </w:r>
      </w:ins>
      <w:r w:rsidR="004E6FCA" w:rsidRPr="004E6FCA">
        <w:rPr>
          <w:szCs w:val="24"/>
        </w:rPr>
        <w:t>, the extent to which features of a challenging</w:t>
      </w:r>
      <w:r w:rsidR="007B651D">
        <w:rPr>
          <w:szCs w:val="24"/>
        </w:rPr>
        <w:t>, high-stimulation,</w:t>
      </w:r>
      <w:r w:rsidR="004E6FCA" w:rsidRPr="004E6FCA">
        <w:rPr>
          <w:szCs w:val="24"/>
        </w:rPr>
        <w:t xml:space="preserve"> multimodal situation could overshadow this effect remain unclear. The goal of the present research is to examine whether these well-established regulatory patterns emerge in a sample of untrained participants exposed to a controlled but quasi-naturalistic setting high in emotional variability: an immersive haunted house. Haunted house experiences have been used with marked success in recent research to study emotion and self-regulation</w:t>
      </w:r>
      <w:r w:rsidR="00642A4D">
        <w:rPr>
          <w:szCs w:val="24"/>
        </w:rPr>
        <w:t xml:space="preserve"> </w:t>
      </w:r>
      <w:r w:rsidR="00642A4D">
        <w:rPr>
          <w:szCs w:val="24"/>
        </w:rPr>
        <w:fldChar w:fldCharType="begin"/>
      </w:r>
      <w:r w:rsidR="007B47B5">
        <w:rPr>
          <w:szCs w:val="24"/>
        </w:rPr>
        <w:instrText xml:space="preserve"> ADDIN ZOTERO_ITEM CSL_CITATION {"citationID":"jEHro85z","properties":{"formattedCitation":"(Clasen, 2019; Stasiak et al., 2023; Tashjian et al., 2022)","plainCitation":"(Clasen,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use </w:t>
      </w:r>
      <w:r w:rsidR="002013C5">
        <w:rPr>
          <w:szCs w:val="24"/>
        </w:rPr>
        <w:t xml:space="preserve">safe and controlled but </w:t>
      </w:r>
      <w:r w:rsidR="00837CFE">
        <w:rPr>
          <w:szCs w:val="24"/>
        </w:rPr>
        <w:t>highly</w:t>
      </w:r>
      <w:r w:rsidR="002013C5">
        <w:rPr>
          <w:szCs w:val="24"/>
        </w:rPr>
        <w:t>-</w:t>
      </w:r>
      <w:r w:rsidR="00837CFE">
        <w:rPr>
          <w:szCs w:val="24"/>
        </w:rPr>
        <w:t>stimulating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4DBF9554" w14:textId="4043E9A1" w:rsidR="00DA5661" w:rsidRDefault="004E6FCA" w:rsidP="006D4590">
      <w:pPr>
        <w:spacing w:after="0" w:line="480" w:lineRule="auto"/>
        <w:ind w:left="0" w:firstLine="720"/>
        <w:rPr>
          <w:b/>
          <w:szCs w:val="24"/>
        </w:rPr>
      </w:pPr>
      <w:r w:rsidRPr="004E6FCA">
        <w:rPr>
          <w:szCs w:val="24"/>
        </w:rPr>
        <w:t>Because of the near ubiquitous comparison</w:t>
      </w:r>
      <w:ins w:id="166" w:author="Billy Mitchell [2]" w:date="2023-11-07T21:15:00Z">
        <w:r w:rsidR="00B42FE6">
          <w:rPr>
            <w:szCs w:val="24"/>
          </w:rPr>
          <w:t xml:space="preserve">s made in the selection of </w:t>
        </w:r>
      </w:ins>
      <w:del w:id="167" w:author="Billy Mitchell [2]" w:date="2023-11-07T21:15:00Z">
        <w:r w:rsidRPr="004E6FCA" w:rsidDel="00B42FE6">
          <w:rPr>
            <w:szCs w:val="24"/>
          </w:rPr>
          <w:delText xml:space="preserve"> between </w:delText>
        </w:r>
      </w:del>
      <w:r w:rsidRPr="004E6FCA">
        <w:rPr>
          <w:szCs w:val="24"/>
        </w:rPr>
        <w:t xml:space="preserve">reappraisal and distraction </w:t>
      </w:r>
      <w:del w:id="168" w:author="Billy Mitchell [2]" w:date="2023-11-07T21:15:00Z">
        <w:r w:rsidRPr="004E6FCA" w:rsidDel="00B42FE6">
          <w:rPr>
            <w:szCs w:val="24"/>
          </w:rPr>
          <w:delText xml:space="preserve">selection </w:delText>
        </w:r>
      </w:del>
      <w:r w:rsidRPr="004E6FCA">
        <w:rPr>
          <w:szCs w:val="24"/>
        </w:rPr>
        <w:t>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in Experiment 1 we aimed to replicate this effect by having untrained participants navigate a haunted house and report their undirected emotional and regulatory behaviors in a surprise recall task immediately after and one week after exposure, which granted high levels of fidelity in capturing the subjective participant </w:t>
      </w:r>
      <w:r w:rsidR="002C591D">
        <w:rPr>
          <w:szCs w:val="24"/>
        </w:rPr>
        <w:t xml:space="preserve">emotion and </w:t>
      </w:r>
      <w:r w:rsidRPr="004E6FCA">
        <w:rPr>
          <w:szCs w:val="24"/>
        </w:rPr>
        <w:t>experience.</w:t>
      </w:r>
      <w:ins w:id="169" w:author="Billy Mitchell [2]" w:date="2023-11-07T21:16:00Z">
        <w:r w:rsidR="00B42FE6">
          <w:rPr>
            <w:szCs w:val="24"/>
          </w:rPr>
          <w:t xml:space="preserve"> </w:t>
        </w:r>
      </w:ins>
      <w:ins w:id="170" w:author="Billy Mitchell [2]" w:date="2023-11-07T21:18:00Z">
        <w:r w:rsidR="00B42FE6">
          <w:rPr>
            <w:szCs w:val="24"/>
          </w:rPr>
          <w:t>Additionally, w</w:t>
        </w:r>
      </w:ins>
      <w:ins w:id="171" w:author="Billy Mitchell [2]" w:date="2023-11-07T21:16:00Z">
        <w:r w:rsidR="00B42FE6">
          <w:rPr>
            <w:szCs w:val="24"/>
          </w:rPr>
          <w:t xml:space="preserve">e anticipated that </w:t>
        </w:r>
      </w:ins>
      <w:ins w:id="172" w:author="Billy Mitchell [2]" w:date="2023-11-07T21:18:00Z">
        <w:r w:rsidR="00B42FE6">
          <w:rPr>
            <w:szCs w:val="24"/>
          </w:rPr>
          <w:t>participants experiencing high</w:t>
        </w:r>
      </w:ins>
      <w:ins w:id="173" w:author="Billy Mitchell [2]" w:date="2023-11-07T21:16:00Z">
        <w:r w:rsidR="00B42FE6">
          <w:rPr>
            <w:szCs w:val="24"/>
          </w:rPr>
          <w:t xml:space="preserve"> cognitive load </w:t>
        </w:r>
      </w:ins>
      <w:proofErr w:type="gramStart"/>
      <w:ins w:id="174" w:author="Billy Mitchell [2]" w:date="2023-11-07T21:17:00Z">
        <w:r w:rsidR="00B42FE6">
          <w:rPr>
            <w:szCs w:val="24"/>
          </w:rPr>
          <w:t>as a result of</w:t>
        </w:r>
        <w:proofErr w:type="gramEnd"/>
        <w:r w:rsidR="00B42FE6">
          <w:rPr>
            <w:szCs w:val="24"/>
          </w:rPr>
          <w:t xml:space="preserve"> exp</w:t>
        </w:r>
      </w:ins>
      <w:ins w:id="175" w:author="Billy Mitchell [2]" w:date="2023-11-07T21:19:00Z">
        <w:r w:rsidR="00B42FE6">
          <w:rPr>
            <w:szCs w:val="24"/>
          </w:rPr>
          <w:t>osure</w:t>
        </w:r>
      </w:ins>
      <w:ins w:id="176" w:author="Billy Mitchell [2]" w:date="2023-11-07T21:17:00Z">
        <w:r w:rsidR="00B42FE6">
          <w:rPr>
            <w:szCs w:val="24"/>
          </w:rPr>
          <w:t xml:space="preserve"> would </w:t>
        </w:r>
      </w:ins>
      <w:ins w:id="177" w:author="Billy Mitchell [2]" w:date="2023-11-07T21:18:00Z">
        <w:r w:rsidR="00B42FE6">
          <w:rPr>
            <w:szCs w:val="24"/>
          </w:rPr>
          <w:t>more often use distraction</w:t>
        </w:r>
      </w:ins>
      <w:ins w:id="178" w:author="Billy Mitchell [2]" w:date="2023-11-07T21:19:00Z">
        <w:r w:rsidR="00B42FE6">
          <w:rPr>
            <w:szCs w:val="24"/>
          </w:rPr>
          <w:t>, in line with the ER selection, optimization, and compensation hypothesis</w:t>
        </w:r>
      </w:ins>
      <w:ins w:id="179" w:author="Billy Mitchell [2]" w:date="2023-11-07T21:18:00Z">
        <w:r w:rsidR="00B42FE6">
          <w:rPr>
            <w:szCs w:val="24"/>
          </w:rPr>
          <w:t>.</w:t>
        </w:r>
      </w:ins>
      <w:r w:rsidRPr="004E6FCA">
        <w:rPr>
          <w:szCs w:val="24"/>
        </w:rPr>
        <w:t xml:space="preserve"> </w:t>
      </w:r>
      <w:r w:rsidR="007B651D">
        <w:rPr>
          <w:szCs w:val="24"/>
        </w:rPr>
        <w:t xml:space="preserve">Surprisingly, we did not find </w:t>
      </w:r>
      <w:del w:id="180" w:author="Billy Mitchell [2]" w:date="2023-11-07T21:20:00Z">
        <w:r w:rsidR="007B651D" w:rsidDel="00B42FE6">
          <w:rPr>
            <w:szCs w:val="24"/>
          </w:rPr>
          <w:delText>an association between</w:delText>
        </w:r>
      </w:del>
      <w:ins w:id="181" w:author="Billy Mitchell [2]" w:date="2023-11-07T21:20:00Z">
        <w:r w:rsidR="00B42FE6">
          <w:rPr>
            <w:szCs w:val="24"/>
          </w:rPr>
          <w:t xml:space="preserve">that intensity or </w:t>
        </w:r>
        <w:r w:rsidR="00B42FE6">
          <w:rPr>
            <w:szCs w:val="24"/>
          </w:rPr>
          <w:lastRenderedPageBreak/>
          <w:t xml:space="preserve">cognitive load predicted </w:t>
        </w:r>
      </w:ins>
      <w:del w:id="182" w:author="Billy Mitchell [2]" w:date="2023-11-07T21:20:00Z">
        <w:r w:rsidR="007B651D" w:rsidDel="00B42FE6">
          <w:rPr>
            <w:szCs w:val="24"/>
          </w:rPr>
          <w:delText xml:space="preserve"> intensity and </w:delText>
        </w:r>
      </w:del>
      <w:r w:rsidR="007B651D">
        <w:rPr>
          <w:szCs w:val="24"/>
        </w:rPr>
        <w:t>strategy usage.</w:t>
      </w:r>
      <w:ins w:id="183" w:author="Billy Mitchell [2]" w:date="2023-11-07T21:20:00Z">
        <w:r w:rsidR="00B42FE6">
          <w:rPr>
            <w:szCs w:val="24"/>
          </w:rPr>
          <w:t xml:space="preserve"> </w:t>
        </w:r>
      </w:ins>
      <w:ins w:id="184" w:author="Billy Mitchell [2]" w:date="2023-11-07T21:24:00Z">
        <w:r w:rsidR="00CB54A4">
          <w:rPr>
            <w:szCs w:val="24"/>
          </w:rPr>
          <w:t>T</w:t>
        </w:r>
      </w:ins>
      <w:ins w:id="185" w:author="Billy Mitchell [2]" w:date="2023-11-07T21:23:00Z">
        <w:r w:rsidR="00CB54A4">
          <w:rPr>
            <w:szCs w:val="24"/>
          </w:rPr>
          <w:t xml:space="preserve">o minimize </w:t>
        </w:r>
      </w:ins>
      <w:ins w:id="186" w:author="Billy Mitchell [2]" w:date="2023-11-07T21:24:00Z">
        <w:r w:rsidR="00CB54A4">
          <w:rPr>
            <w:szCs w:val="24"/>
          </w:rPr>
          <w:t>bias, w</w:t>
        </w:r>
      </w:ins>
      <w:ins w:id="187" w:author="Billy Mitchell [2]" w:date="2023-11-07T21:22:00Z">
        <w:r w:rsidR="00CB54A4">
          <w:rPr>
            <w:szCs w:val="24"/>
          </w:rPr>
          <w:t>e then used a</w:t>
        </w:r>
      </w:ins>
      <w:ins w:id="188" w:author="Billy Mitchell [2]" w:date="2023-11-07T21:20:00Z">
        <w:r w:rsidR="00B42FE6">
          <w:rPr>
            <w:szCs w:val="24"/>
          </w:rPr>
          <w:t xml:space="preserve"> multiverse approach</w:t>
        </w:r>
      </w:ins>
      <w:ins w:id="189" w:author="Billy Mitchell [2]" w:date="2023-11-07T21:24:00Z">
        <w:r w:rsidR="00CB54A4">
          <w:rPr>
            <w:szCs w:val="24"/>
          </w:rPr>
          <w:t>, s</w:t>
        </w:r>
      </w:ins>
      <w:ins w:id="190" w:author="Billy Mitchell [2]" w:date="2023-11-07T21:21:00Z">
        <w:r w:rsidR="00B42FE6">
          <w:rPr>
            <w:szCs w:val="24"/>
          </w:rPr>
          <w:t>ystematically expand</w:t>
        </w:r>
      </w:ins>
      <w:ins w:id="191" w:author="Billy Mitchell [2]" w:date="2023-11-07T21:24:00Z">
        <w:r w:rsidR="00CB54A4">
          <w:rPr>
            <w:szCs w:val="24"/>
          </w:rPr>
          <w:t>ing</w:t>
        </w:r>
      </w:ins>
      <w:ins w:id="192" w:author="Billy Mitchell [2]" w:date="2023-11-07T21:21:00Z">
        <w:r w:rsidR="00B42FE6">
          <w:rPr>
            <w:szCs w:val="24"/>
          </w:rPr>
          <w:t xml:space="preserve"> </w:t>
        </w:r>
      </w:ins>
      <w:ins w:id="193" w:author="Billy Mitchell [2]" w:date="2023-11-07T21:22:00Z">
        <w:r w:rsidR="00CB54A4">
          <w:rPr>
            <w:szCs w:val="24"/>
          </w:rPr>
          <w:t>or</w:t>
        </w:r>
      </w:ins>
      <w:ins w:id="194" w:author="Billy Mitchell [2]" w:date="2023-11-07T21:21:00Z">
        <w:r w:rsidR="00B42FE6">
          <w:rPr>
            <w:szCs w:val="24"/>
          </w:rPr>
          <w:t xml:space="preserve"> constrai</w:t>
        </w:r>
      </w:ins>
      <w:ins w:id="195" w:author="Billy Mitchell [2]" w:date="2023-11-07T21:24:00Z">
        <w:r w:rsidR="00CB54A4">
          <w:rPr>
            <w:szCs w:val="24"/>
          </w:rPr>
          <w:t>ning</w:t>
        </w:r>
      </w:ins>
      <w:ins w:id="196" w:author="Billy Mitchell [2]" w:date="2023-11-07T21:21:00Z">
        <w:r w:rsidR="00B42FE6">
          <w:rPr>
            <w:szCs w:val="24"/>
          </w:rPr>
          <w:t xml:space="preserve"> </w:t>
        </w:r>
      </w:ins>
      <w:ins w:id="197" w:author="Billy Mitchell [2]" w:date="2023-11-07T21:23:00Z">
        <w:r w:rsidR="00CB54A4">
          <w:rPr>
            <w:szCs w:val="24"/>
          </w:rPr>
          <w:t>our data inclusion criteria</w:t>
        </w:r>
      </w:ins>
      <w:ins w:id="198" w:author="Billy Mitchell [2]" w:date="2023-11-07T21:25:00Z">
        <w:r w:rsidR="00CB54A4">
          <w:rPr>
            <w:szCs w:val="24"/>
          </w:rPr>
          <w:t xml:space="preserve"> and adjusting for important covariates such as </w:t>
        </w:r>
        <w:r w:rsidR="00CB54A4" w:rsidRPr="004E6FCA">
          <w:rPr>
            <w:szCs w:val="24"/>
          </w:rPr>
          <w:t>regulation tendencies and emotional goals</w:t>
        </w:r>
      </w:ins>
      <w:ins w:id="199" w:author="Billy Mitchell [2]" w:date="2023-11-07T21:24:00Z">
        <w:r w:rsidR="00CB54A4">
          <w:rPr>
            <w:szCs w:val="24"/>
          </w:rPr>
          <w:t xml:space="preserve">, in an effort </w:t>
        </w:r>
      </w:ins>
      <w:ins w:id="200" w:author="Billy Mitchell [2]" w:date="2023-11-07T21:25:00Z">
        <w:r w:rsidR="00CB54A4">
          <w:rPr>
            <w:szCs w:val="24"/>
          </w:rPr>
          <w:t>to identify conditions in which the relationship between affect</w:t>
        </w:r>
      </w:ins>
      <w:ins w:id="201" w:author="Billy Mitchell [2]" w:date="2023-11-07T21:26:00Z">
        <w:r w:rsidR="00CB54A4">
          <w:rPr>
            <w:szCs w:val="24"/>
          </w:rPr>
          <w:t>ive intensity and strategy usage might emerge as statistically significant</w:t>
        </w:r>
      </w:ins>
      <w:del w:id="202" w:author="Billy Mitchell [2]" w:date="2023-11-07T21:26:00Z">
        <w:r w:rsidR="007B651D" w:rsidDel="00CB54A4">
          <w:rPr>
            <w:szCs w:val="24"/>
          </w:rPr>
          <w:delText xml:space="preserve"> </w:delText>
        </w:r>
        <w:r w:rsidR="007B651D" w:rsidRPr="004E6FCA" w:rsidDel="00CB54A4">
          <w:rPr>
            <w:szCs w:val="24"/>
          </w:rPr>
          <w:delText xml:space="preserve">Important covariates including </w:delText>
        </w:r>
      </w:del>
      <w:del w:id="203" w:author="Billy Mitchell [2]" w:date="2023-11-07T21:19:00Z">
        <w:r w:rsidR="007B651D" w:rsidRPr="004E6FCA" w:rsidDel="00B42FE6">
          <w:rPr>
            <w:szCs w:val="24"/>
          </w:rPr>
          <w:delText xml:space="preserve">cognitive resources, </w:delText>
        </w:r>
      </w:del>
      <w:del w:id="204" w:author="Billy Mitchell [2]" w:date="2023-11-07T21:25:00Z">
        <w:r w:rsidR="007B651D" w:rsidRPr="004E6FCA" w:rsidDel="00CB54A4">
          <w:rPr>
            <w:szCs w:val="24"/>
          </w:rPr>
          <w:delText xml:space="preserve">regulation tendencies, and emotional goals </w:delText>
        </w:r>
      </w:del>
      <w:del w:id="205" w:author="Billy Mitchell [2]" w:date="2023-11-07T21:26:00Z">
        <w:r w:rsidR="007B651D" w:rsidRPr="004E6FCA" w:rsidDel="00CB54A4">
          <w:rPr>
            <w:szCs w:val="24"/>
          </w:rPr>
          <w:delText xml:space="preserve">were captured and adjusted for </w:delText>
        </w:r>
        <w:r w:rsidR="007B651D" w:rsidDel="00CB54A4">
          <w:rPr>
            <w:szCs w:val="24"/>
          </w:rPr>
          <w:delText>in these</w:delText>
        </w:r>
        <w:r w:rsidR="007B651D" w:rsidRPr="004E6FCA" w:rsidDel="00CB54A4">
          <w:rPr>
            <w:szCs w:val="24"/>
          </w:rPr>
          <w:delText xml:space="preserve"> statistical models</w:delText>
        </w:r>
        <w:r w:rsidR="007B651D" w:rsidDel="00CB54A4">
          <w:rPr>
            <w:szCs w:val="24"/>
          </w:rPr>
          <w:delText>, but still failed to generate significant associations</w:delText>
        </w:r>
      </w:del>
      <w:r w:rsidR="007B651D" w:rsidRPr="004E6FCA">
        <w:rPr>
          <w:szCs w:val="24"/>
        </w:rPr>
        <w:t>.</w:t>
      </w:r>
      <w:ins w:id="206" w:author="Billy Mitchell [2]" w:date="2023-11-07T21:26:00Z">
        <w:r w:rsidR="00CB54A4">
          <w:rPr>
            <w:szCs w:val="24"/>
          </w:rPr>
          <w:t xml:space="preserve"> We again failed to find an</w:t>
        </w:r>
      </w:ins>
      <w:ins w:id="207" w:author="Billy Mitchell [2]" w:date="2023-11-07T21:27:00Z">
        <w:r w:rsidR="00CB54A4">
          <w:rPr>
            <w:szCs w:val="24"/>
          </w:rPr>
          <w:t xml:space="preserve"> association.</w:t>
        </w:r>
      </w:ins>
      <w:r w:rsidR="007B651D" w:rsidRPr="004E6FCA">
        <w:rPr>
          <w:szCs w:val="24"/>
        </w:rPr>
        <w:t xml:space="preserve"> </w:t>
      </w:r>
      <w:r w:rsidR="007B651D">
        <w:rPr>
          <w:szCs w:val="24"/>
        </w:rPr>
        <w:t>This</w:t>
      </w:r>
      <w:r w:rsidRPr="004E6FCA">
        <w:rPr>
          <w:szCs w:val="24"/>
        </w:rPr>
        <w:t xml:space="preserve"> surprising finding</w:t>
      </w:r>
      <w:r w:rsidR="007B651D">
        <w:rPr>
          <w:szCs w:val="24"/>
        </w:rPr>
        <w:t xml:space="preserve"> motivated </w:t>
      </w:r>
      <w:r w:rsidRPr="004E6FCA">
        <w:rPr>
          <w:szCs w:val="24"/>
        </w:rPr>
        <w:t>Experiment 2</w:t>
      </w:r>
      <w:r w:rsidR="007B651D">
        <w:rPr>
          <w:szCs w:val="24"/>
        </w:rPr>
        <w:t>,</w:t>
      </w:r>
      <w:r w:rsidRPr="004E6FCA">
        <w:rPr>
          <w:szCs w:val="24"/>
        </w:rPr>
        <w:t xml:space="preserve"> which aimed to determine whether participants exposed to similar experiences as the haunted house but in a less overwhelming, lower-intensity context would more often </w:t>
      </w:r>
      <w:del w:id="208" w:author="Billy Mitchell [2]" w:date="2023-11-07T21:28:00Z">
        <w:r w:rsidRPr="004E6FCA" w:rsidDel="00CB54A4">
          <w:rPr>
            <w:szCs w:val="24"/>
          </w:rPr>
          <w:delText xml:space="preserve">select </w:delText>
        </w:r>
      </w:del>
      <w:ins w:id="209" w:author="Billy Mitchell [2]" w:date="2023-11-07T21:28:00Z">
        <w:r w:rsidR="00CB54A4">
          <w:rPr>
            <w:szCs w:val="24"/>
          </w:rPr>
          <w:t>forecast selecting</w:t>
        </w:r>
        <w:r w:rsidR="00CB54A4" w:rsidRPr="004E6FCA">
          <w:rPr>
            <w:szCs w:val="24"/>
          </w:rPr>
          <w:t xml:space="preserve"> </w:t>
        </w:r>
      </w:ins>
      <w:r w:rsidRPr="004E6FCA">
        <w:rPr>
          <w:szCs w:val="24"/>
        </w:rPr>
        <w:t xml:space="preserve">distraction in response to high intensity events and reappraisal in response to low intensity events. </w:t>
      </w:r>
      <w:r w:rsidR="002013C5">
        <w:rPr>
          <w:szCs w:val="24"/>
        </w:rPr>
        <w:t>We did observe the canonical association between emotional intensity and regulatory strategy selection with this design</w:t>
      </w:r>
      <w:ins w:id="210" w:author="Billy Mitchell [2]" w:date="2023-11-07T21:28:00Z">
        <w:r w:rsidR="00CB54A4">
          <w:rPr>
            <w:szCs w:val="24"/>
          </w:rPr>
          <w:t>, however, the degree to which forecasting and experiencing</w:t>
        </w:r>
      </w:ins>
      <w:ins w:id="211" w:author="Billy Mitchell [2]" w:date="2023-11-07T21:29:00Z">
        <w:r w:rsidR="00CB54A4">
          <w:rPr>
            <w:szCs w:val="24"/>
          </w:rPr>
          <w:t xml:space="preserve"> emotion regulati</w:t>
        </w:r>
      </w:ins>
      <w:ins w:id="212" w:author="Billy Mitchell [2]" w:date="2023-11-07T21:30:00Z">
        <w:r w:rsidR="00CB54A4">
          <w:rPr>
            <w:szCs w:val="24"/>
          </w:rPr>
          <w:t>on</w:t>
        </w:r>
      </w:ins>
      <w:ins w:id="213" w:author="Billy Mitchell [2]" w:date="2023-11-07T21:28:00Z">
        <w:r w:rsidR="00CB54A4">
          <w:rPr>
            <w:szCs w:val="24"/>
          </w:rPr>
          <w:t xml:space="preserve"> are comparable remained a </w:t>
        </w:r>
      </w:ins>
      <w:ins w:id="214" w:author="Billy Mitchell [2]" w:date="2023-11-07T21:29:00Z">
        <w:r w:rsidR="00CB54A4">
          <w:rPr>
            <w:szCs w:val="24"/>
          </w:rPr>
          <w:t>question</w:t>
        </w:r>
      </w:ins>
      <w:r w:rsidR="002013C5">
        <w:rPr>
          <w:szCs w:val="24"/>
        </w:rPr>
        <w:t>.</w:t>
      </w:r>
      <w:ins w:id="215" w:author="Billy Mitchell [2]" w:date="2023-11-07T21:29:00Z">
        <w:r w:rsidR="00CB54A4">
          <w:rPr>
            <w:szCs w:val="24"/>
          </w:rPr>
          <w:t xml:space="preserve"> Study 3 </w:t>
        </w:r>
      </w:ins>
      <w:ins w:id="216" w:author="Billy Mitchell [2]" w:date="2023-11-07T21:30:00Z">
        <w:r w:rsidR="00CB54A4">
          <w:rPr>
            <w:szCs w:val="24"/>
          </w:rPr>
          <w:t xml:space="preserve">tasked untrained participants with watching </w:t>
        </w:r>
      </w:ins>
      <w:ins w:id="217" w:author="Billy Mitchell [2]" w:date="2023-11-07T21:31:00Z">
        <w:r w:rsidR="00CB54A4">
          <w:rPr>
            <w:szCs w:val="24"/>
          </w:rPr>
          <w:t>videos of varying negative intensity and</w:t>
        </w:r>
      </w:ins>
      <w:ins w:id="218" w:author="Billy Mitchell [2]" w:date="2023-11-07T21:33:00Z">
        <w:r w:rsidR="00DF0574">
          <w:rPr>
            <w:szCs w:val="24"/>
          </w:rPr>
          <w:t xml:space="preserve"> subsequently</w:t>
        </w:r>
      </w:ins>
      <w:ins w:id="219" w:author="Billy Mitchell [2]" w:date="2023-11-07T21:31:00Z">
        <w:r w:rsidR="00CB54A4">
          <w:rPr>
            <w:szCs w:val="24"/>
          </w:rPr>
          <w:t xml:space="preserve"> either </w:t>
        </w:r>
      </w:ins>
      <w:ins w:id="220" w:author="Billy Mitchell [2]" w:date="2023-11-07T21:32:00Z">
        <w:r w:rsidR="00CB54A4">
          <w:rPr>
            <w:szCs w:val="24"/>
          </w:rPr>
          <w:t xml:space="preserve">reporting the regulatory strategies that they </w:t>
        </w:r>
        <w:r w:rsidR="00DF0574">
          <w:rPr>
            <w:szCs w:val="24"/>
          </w:rPr>
          <w:t>used (experienc</w:t>
        </w:r>
      </w:ins>
      <w:ins w:id="221" w:author="Billy Mitchell [2]" w:date="2023-11-07T21:33:00Z">
        <w:r w:rsidR="00DF0574">
          <w:rPr>
            <w:szCs w:val="24"/>
          </w:rPr>
          <w:t>ing</w:t>
        </w:r>
      </w:ins>
      <w:ins w:id="222" w:author="Billy Mitchell [2]" w:date="2023-11-07T21:32:00Z">
        <w:r w:rsidR="00DF0574">
          <w:rPr>
            <w:szCs w:val="24"/>
          </w:rPr>
          <w:t xml:space="preserve">) or the strategies that they predict </w:t>
        </w:r>
      </w:ins>
      <w:ins w:id="223" w:author="Billy Mitchell [2]" w:date="2023-11-07T21:33:00Z">
        <w:r w:rsidR="00DF0574">
          <w:rPr>
            <w:szCs w:val="24"/>
          </w:rPr>
          <w:t>might be used (forecasting)</w:t>
        </w:r>
      </w:ins>
      <w:ins w:id="224" w:author="Billy Mitchell [2]" w:date="2023-11-07T21:34:00Z">
        <w:r w:rsidR="00DF0574">
          <w:rPr>
            <w:szCs w:val="24"/>
          </w:rPr>
          <w:t xml:space="preserve"> to downregulate their negative emotions. </w:t>
        </w:r>
      </w:ins>
      <w:ins w:id="225" w:author="Billy Mitchell [2]" w:date="2023-11-07T21:55:00Z">
        <w:r w:rsidR="00795CB8">
          <w:rPr>
            <w:szCs w:val="24"/>
          </w:rPr>
          <w:t xml:space="preserve">For both forecasters and experiencers, increasing self-reported affective intensity predicted a greater likelihood of using distraction. However, </w:t>
        </w:r>
      </w:ins>
      <w:ins w:id="226" w:author="Billy Mitchell [2]" w:date="2023-11-07T21:57:00Z">
        <w:r w:rsidR="00795CB8">
          <w:rPr>
            <w:szCs w:val="24"/>
          </w:rPr>
          <w:t>forecasters were less likely than regulators to use reappraisal at low intensities.</w:t>
        </w:r>
      </w:ins>
      <w:ins w:id="227" w:author="Billy Mitchell [2]" w:date="2023-11-07T21:56:00Z">
        <w:r w:rsidR="00795CB8">
          <w:rPr>
            <w:szCs w:val="24"/>
          </w:rPr>
          <w:br/>
        </w:r>
      </w:ins>
      <w:ins w:id="228" w:author="Billy Mitchell [2]" w:date="2023-11-07T21:52:00Z">
        <w:r w:rsidR="00795CB8">
          <w:rPr>
            <w:szCs w:val="24"/>
          </w:rPr>
          <w:t>Forecaster were more likely to forecast regulat</w:t>
        </w:r>
      </w:ins>
      <w:ins w:id="229" w:author="Billy Mitchell [2]" w:date="2023-11-07T21:53:00Z">
        <w:r w:rsidR="00795CB8">
          <w:rPr>
            <w:szCs w:val="24"/>
          </w:rPr>
          <w:t xml:space="preserve">ing </w:t>
        </w:r>
      </w:ins>
      <w:ins w:id="230" w:author="Billy Mitchell [2]" w:date="2023-11-07T21:57:00Z">
        <w:r w:rsidR="00795CB8">
          <w:rPr>
            <w:szCs w:val="24"/>
          </w:rPr>
          <w:t xml:space="preserve">at all </w:t>
        </w:r>
      </w:ins>
      <w:ins w:id="231" w:author="Billy Mitchell [2]" w:date="2023-11-07T21:53:00Z">
        <w:r w:rsidR="00795CB8">
          <w:rPr>
            <w:szCs w:val="24"/>
          </w:rPr>
          <w:t>than experiencers were likely to have regulated</w:t>
        </w:r>
      </w:ins>
      <w:ins w:id="232" w:author="Billy Mitchell [2]" w:date="2023-11-07T21:57:00Z">
        <w:r w:rsidR="00795CB8">
          <w:rPr>
            <w:szCs w:val="24"/>
          </w:rPr>
          <w:t xml:space="preserve"> at all</w:t>
        </w:r>
      </w:ins>
      <w:ins w:id="233" w:author="Billy Mitchell [2]" w:date="2023-11-07T21:54:00Z">
        <w:r w:rsidR="00795CB8">
          <w:rPr>
            <w:szCs w:val="24"/>
          </w:rPr>
          <w:t xml:space="preserve">. </w:t>
        </w:r>
      </w:ins>
      <w:del w:id="234" w:author="Billy Mitchell [2]" w:date="2023-11-07T21:30:00Z">
        <w:r w:rsidR="00DA5661" w:rsidDel="00CB54A4">
          <w:rPr>
            <w:b/>
            <w:szCs w:val="24"/>
          </w:rPr>
          <w:br w:type="page"/>
        </w:r>
      </w:del>
    </w:p>
    <w:p w14:paraId="497A593C" w14:textId="1845EDC6" w:rsidR="00EE6731" w:rsidRPr="00EE6731" w:rsidRDefault="00B720B2" w:rsidP="00E44513">
      <w:pPr>
        <w:spacing w:after="0" w:line="480" w:lineRule="auto"/>
        <w:ind w:left="0" w:firstLine="720"/>
        <w:rPr>
          <w:szCs w:val="24"/>
        </w:rPr>
      </w:pPr>
      <w:r w:rsidRPr="008C7178">
        <w:rPr>
          <w:b/>
          <w:szCs w:val="24"/>
        </w:rPr>
        <w:t xml:space="preserve">EXPERIMENT </w:t>
      </w:r>
      <w:r w:rsidR="00083D59">
        <w:rPr>
          <w:b/>
          <w:szCs w:val="24"/>
        </w:rPr>
        <w:t>1</w:t>
      </w:r>
      <w:r w:rsidR="00D03243">
        <w:rPr>
          <w:b/>
          <w:szCs w:val="24"/>
        </w:rPr>
        <w:t xml:space="preserve"> METHODS</w:t>
      </w:r>
    </w:p>
    <w:p w14:paraId="43A0FEE3" w14:textId="758E400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Pr>
          <w:szCs w:val="24"/>
        </w:rPr>
        <w:t>n immersive,</w:t>
      </w:r>
      <w:r w:rsidRPr="008C7178">
        <w:rPr>
          <w:szCs w:val="24"/>
        </w:rPr>
        <w:t xml:space="preserve"> </w:t>
      </w:r>
      <w:r>
        <w:rPr>
          <w:szCs w:val="24"/>
        </w:rPr>
        <w:t xml:space="preserve">high-intensity, multimodal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w:t>
      </w:r>
      <w:r w:rsidR="00D92083">
        <w:rPr>
          <w:szCs w:val="24"/>
        </w:rPr>
        <w:lastRenderedPageBreak/>
        <w:t>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52F64655"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determine the distribution of emotion regulation strategy usage in this context and determine a more appropriate sample size for our primary study, as a review of the extant literature did not yield analogous study designs within the emotion regulation space. A</w:t>
      </w:r>
      <w:r w:rsidRPr="008C7178">
        <w:rPr>
          <w:szCs w:val="24"/>
        </w:rPr>
        <w:t xml:space="preserve"> priori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w:t>
      </w:r>
      <w:r>
        <w:rPr>
          <w:szCs w:val="24"/>
        </w:rPr>
        <w:t xml:space="preserve"> Using </w:t>
      </w:r>
      <w:proofErr w:type="spellStart"/>
      <w:r w:rsidRPr="008C7178">
        <w:rPr>
          <w:szCs w:val="24"/>
        </w:rPr>
        <w:t>WebPower</w:t>
      </w:r>
      <w:proofErr w:type="spellEnd"/>
      <w:r>
        <w:rPr>
          <w:szCs w:val="24"/>
        </w:rPr>
        <w:t xml:space="preserve"> </w:t>
      </w:r>
      <w:r>
        <w:rPr>
          <w:szCs w:val="24"/>
        </w:rPr>
        <w:fldChar w:fldCharType="begin"/>
      </w:r>
      <w:r w:rsidR="007B47B5">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7B47B5">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9B0A20">
        <w:rPr>
          <w:szCs w:val="24"/>
        </w:rPr>
        <w:t>exploration</w:t>
      </w:r>
      <w:r>
        <w:rPr>
          <w:szCs w:val="24"/>
        </w:rPr>
        <w:t xml:space="preserve"> 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OR </w:t>
      </w:r>
      <w:r>
        <w:rPr>
          <w:szCs w:val="24"/>
        </w:rPr>
        <w:lastRenderedPageBreak/>
        <w:t>= 1.83 (</w:t>
      </w:r>
      <w:r w:rsidRPr="006B0891">
        <w:rPr>
          <w:szCs w:val="24"/>
        </w:rPr>
        <w:t>95% CI = [0.65, 3.2], p = 0.079)</w:t>
      </w:r>
      <w:r>
        <w:rPr>
          <w:szCs w:val="24"/>
        </w:rPr>
        <w:t xml:space="preserve"> (</w:t>
      </w:r>
      <w:r>
        <w:rPr>
          <w:i/>
          <w:szCs w:val="24"/>
        </w:rPr>
        <w:t>See</w:t>
      </w:r>
      <w:r>
        <w:rPr>
          <w:szCs w:val="24"/>
        </w:rPr>
        <w:t xml:space="preserve"> </w:t>
      </w:r>
      <w:r>
        <w:rPr>
          <w:b/>
          <w:szCs w:val="24"/>
        </w:rPr>
        <w:t xml:space="preserve">Supplementary Materials </w:t>
      </w:r>
      <w:r>
        <w:rPr>
          <w:szCs w:val="24"/>
        </w:rPr>
        <w:t>for more pilot design and analyses details)</w:t>
      </w:r>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a </w:t>
      </w:r>
      <w:proofErr w:type="spellStart"/>
      <w:r w:rsidR="00B501A4">
        <w:rPr>
          <w:szCs w:val="24"/>
        </w:rPr>
        <w:t>prori</w:t>
      </w:r>
      <w:proofErr w:type="spellEnd"/>
      <w:r w:rsidR="00B501A4">
        <w:rPr>
          <w:szCs w:val="24"/>
        </w:rPr>
        <w:t xml:space="preserve"> power curve </w:t>
      </w:r>
      <w:r>
        <w:rPr>
          <w:szCs w:val="24"/>
        </w:rPr>
        <w:t xml:space="preserve">for Experiment </w:t>
      </w:r>
      <w:r w:rsidR="00B501A4">
        <w:rPr>
          <w:szCs w:val="24"/>
        </w:rPr>
        <w:t xml:space="preserve">1 via </w:t>
      </w:r>
      <w:proofErr w:type="spellStart"/>
      <w:r w:rsidR="00B501A4">
        <w:rPr>
          <w:szCs w:val="24"/>
        </w:rPr>
        <w:t>simr</w:t>
      </w:r>
      <w:proofErr w:type="spellEnd"/>
      <w:r w:rsidR="00B501A4">
        <w:rPr>
          <w:szCs w:val="24"/>
        </w:rPr>
        <w:t xml:space="preserve"> </w:t>
      </w:r>
      <w:r w:rsidR="00B501A4">
        <w:rPr>
          <w:szCs w:val="24"/>
        </w:rPr>
        <w:fldChar w:fldCharType="begin"/>
      </w:r>
      <w:r w:rsidR="007B47B5">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r w:rsidRPr="00957D51">
        <w:rPr>
          <w:i/>
          <w:szCs w:val="24"/>
        </w:rPr>
        <w:t>Pr</w:t>
      </w:r>
      <w:proofErr w:type="spell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7B1ECD8C"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rang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B720B2" w:rsidRPr="008C7178">
        <w:rPr>
          <w:szCs w:val="24"/>
        </w:rPr>
        <w:t>, 7</w:t>
      </w:r>
      <w:r w:rsidR="00E37E22">
        <w:rPr>
          <w:szCs w:val="24"/>
        </w:rPr>
        <w:t>3</w:t>
      </w:r>
      <w:r w:rsidR="00B720B2" w:rsidRPr="008C7178">
        <w:rPr>
          <w:szCs w:val="24"/>
        </w:rPr>
        <w:t xml:space="preserve"> female</w:t>
      </w:r>
      <w:r w:rsidR="00E37E22">
        <w:rPr>
          <w:szCs w:val="24"/>
        </w:rPr>
        <w:t>,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attraction</w:t>
      </w:r>
      <w:r w:rsidR="00EB0294">
        <w:rPr>
          <w:szCs w:val="24"/>
        </w:rPr>
        <w:t xml:space="preserve"> </w:t>
      </w:r>
      <w:r w:rsidR="00EB0294">
        <w:t xml:space="preserve"> (</w:t>
      </w:r>
      <w:r w:rsidR="00EB0294">
        <w:rPr>
          <w:b/>
          <w:bCs/>
        </w:rPr>
        <w:t>Fig. 1</w:t>
      </w:r>
      <w:r w:rsidR="00EB0294" w:rsidRPr="00EB0294">
        <w:t>)</w:t>
      </w:r>
      <w:r>
        <w:rPr>
          <w:szCs w:val="24"/>
        </w:rPr>
        <w:t>.</w:t>
      </w:r>
      <w:r w:rsidR="00234192">
        <w:rPr>
          <w:szCs w:val="24"/>
        </w:rPr>
        <w:t xml:space="preserve"> </w:t>
      </w:r>
      <w:r w:rsidR="00201A98">
        <w:rPr>
          <w:szCs w:val="24"/>
        </w:rPr>
        <w:t>Eligible participants were native English speakers</w:t>
      </w:r>
      <w:r>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w:t>
      </w:r>
      <w:r w:rsidR="00C1208F">
        <w:rPr>
          <w:szCs w:val="24"/>
        </w:rPr>
        <w:lastRenderedPageBreak/>
        <w:t>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mc:AlternateContent>
          <mc:Choice Requires="wpg">
            <w:drawing>
              <wp:anchor distT="0" distB="0" distL="114300" distR="114300" simplePos="0" relativeHeight="251667456" behindDoc="0" locked="0" layoutInCell="1" allowOverlap="1" wp14:anchorId="4A7C07EB" wp14:editId="0A54080C">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1"/>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67456;mso-position-horizontal-relative:margin;mso-width-relative:margin;mso-height-relative:margin" coordorigin="3153" coordsize="60848,2609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Q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2"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2BCC9DD1"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 5 = ‘A great deal’), and from which sources had they learned information about this specific </w:t>
      </w:r>
      <w:r w:rsidR="00F63EDD">
        <w:rPr>
          <w:szCs w:val="24"/>
        </w:rPr>
        <w:lastRenderedPageBreak/>
        <w:t xml:space="preserve">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7B47B5">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r w:rsidR="00392022">
        <w:rPr>
          <w:szCs w:val="24"/>
        </w:rPr>
        <w:t xml:space="preserve">, the data from which has been covered in another article </w:t>
      </w:r>
      <w:r w:rsidR="00392022">
        <w:rPr>
          <w:szCs w:val="24"/>
        </w:rPr>
        <w:fldChar w:fldCharType="begin"/>
      </w:r>
      <w:r w:rsidR="007B47B5">
        <w:rPr>
          <w:szCs w:val="24"/>
        </w:rPr>
        <w: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392022">
        <w:rPr>
          <w:szCs w:val="24"/>
        </w:rPr>
        <w:fldChar w:fldCharType="separate"/>
      </w:r>
      <w:r w:rsidR="00392022" w:rsidRPr="006A1E84">
        <w:t>(</w:t>
      </w:r>
      <w:r w:rsidR="00392022">
        <w:rPr>
          <w:i/>
          <w:iCs/>
        </w:rPr>
        <w:t xml:space="preserve">See </w:t>
      </w:r>
      <w:r w:rsidR="00392022" w:rsidRPr="006A1E84">
        <w:t>Stasiak et al., 2023)</w:t>
      </w:r>
      <w:r w:rsidR="00392022">
        <w:rPr>
          <w:szCs w:val="24"/>
        </w:rPr>
        <w:fldChar w:fldCharType="end"/>
      </w:r>
      <w:r w:rsidR="00392022">
        <w:rPr>
          <w:szCs w:val="24"/>
        </w:rPr>
        <w:t>,</w:t>
      </w:r>
      <w:r w:rsidR="00B720B2" w:rsidRPr="008C7178">
        <w:rPr>
          <w:szCs w:val="24"/>
        </w:rPr>
        <w:t xml:space="preserve">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w:t>
      </w:r>
      <w:r w:rsidR="00225BAC">
        <w:rPr>
          <w:szCs w:val="24"/>
        </w:rPr>
        <w:lastRenderedPageBreak/>
        <w: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8D6734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n =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choice (</w:t>
      </w:r>
      <w:r w:rsidR="00790C62" w:rsidRPr="00790C62">
        <w:rPr>
          <w:i/>
          <w:iCs/>
          <w:szCs w:val="24"/>
        </w:rPr>
        <w:t>x</w:t>
      </w:r>
      <w:r w:rsidR="00790C62" w:rsidRPr="00790C62">
        <w:rPr>
          <w:szCs w:val="24"/>
          <w:vertAlign w:val="superscript"/>
        </w:rPr>
        <w:t>2</w:t>
      </w:r>
      <w:r w:rsidR="00790C62">
        <w:rPr>
          <w:szCs w:val="24"/>
        </w:rPr>
        <w:t xml:space="preserve">(2) = 4, </w:t>
      </w:r>
      <w:r w:rsidR="00790C62" w:rsidRPr="00790C62">
        <w:rPr>
          <w:i/>
          <w:iCs/>
          <w:szCs w:val="24"/>
        </w:rPr>
        <w:t>p</w:t>
      </w:r>
      <w:r w:rsidR="00790C62">
        <w:rPr>
          <w:szCs w:val="24"/>
        </w:rPr>
        <w:t xml:space="preserve"> = 0.10),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mixed effects ANOVA and a chi square tes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00AB2C14"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Participants were not trained in emotion regulation strategies, nor were they primed to consider their emotion regulation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w:t>
      </w:r>
      <w:r w:rsidR="00E206EE">
        <w:rPr>
          <w:szCs w:val="24"/>
        </w:rPr>
        <w:lastRenderedPageBreak/>
        <w:t>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7B47B5">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r w:rsidR="00BF7DA9">
        <w:rPr>
          <w:szCs w:val="24"/>
        </w:rPr>
        <w:t xml:space="preserve"> </w:t>
      </w:r>
      <w:r w:rsidR="000B4EC5">
        <w:rPr>
          <w:szCs w:val="24"/>
        </w:rPr>
        <w:t>: 1)</w:t>
      </w:r>
      <w:r w:rsidR="00A66903">
        <w:rPr>
          <w:szCs w:val="24"/>
        </w:rPr>
        <w:t xml:space="preserve"> </w:t>
      </w:r>
      <w:r w:rsidR="00A66903" w:rsidRPr="00A66903">
        <w:rPr>
          <w:szCs w:val="24"/>
        </w:rPr>
        <w:t>the potential for participant reactivity</w:t>
      </w:r>
      <w:r w:rsidR="00A66903">
        <w:rPr>
          <w:szCs w:val="24"/>
        </w:rPr>
        <w:t xml:space="preserve"> in response to assessing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7B47B5">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would require training in emotion regulation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7B47B5">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P</w:t>
      </w:r>
      <w:r w:rsidRPr="008C7178">
        <w:rPr>
          <w:szCs w:val="24"/>
        </w:rPr>
        <w:t>articipants described the events, noted which emotions they felt</w:t>
      </w:r>
      <w:r w:rsidR="00E40F37">
        <w:rPr>
          <w:szCs w:val="24"/>
        </w:rPr>
        <w:t xml:space="preserve"> via free response</w:t>
      </w:r>
      <w:r w:rsidRPr="008C7178">
        <w:rPr>
          <w:szCs w:val="24"/>
        </w:rPr>
        <w:t>, how intense those emotions were</w:t>
      </w:r>
      <w:r w:rsidR="00E40F37">
        <w:rPr>
          <w:szCs w:val="24"/>
        </w:rPr>
        <w:t xml:space="preserve"> on a</w:t>
      </w:r>
      <w:r w:rsidR="000967D7">
        <w:rPr>
          <w:szCs w:val="24"/>
        </w:rPr>
        <w:t xml:space="preserve"> 5</w:t>
      </w:r>
      <w:r w:rsidR="00E40F37">
        <w:rPr>
          <w:szCs w:val="24"/>
        </w:rPr>
        <w:t>-point Likert scale</w:t>
      </w:r>
      <w:r w:rsidRPr="008C7178">
        <w:rPr>
          <w:szCs w:val="24"/>
        </w:rPr>
        <w:t>, and described how they tried to regulate those emotions,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h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7B47B5">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2C10F97A" w:rsidR="00EA7DB5" w:rsidRDefault="00EA7DB5" w:rsidP="000967D7">
      <w:pPr>
        <w:spacing w:after="0" w:line="480" w:lineRule="auto"/>
        <w:ind w:left="0" w:firstLine="720"/>
        <w:rPr>
          <w:szCs w:val="24"/>
        </w:rPr>
      </w:pPr>
      <w:r>
        <w:rPr>
          <w:b/>
          <w:szCs w:val="24"/>
        </w:rPr>
        <w:lastRenderedPageBreak/>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7B47B5">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7B47B5">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Pr="008C7178">
        <w:rPr>
          <w:szCs w:val="24"/>
        </w:rPr>
        <w:t xml:space="preserve">not included in the primary </w:t>
      </w:r>
      <w:r w:rsidR="004D4566">
        <w:rPr>
          <w:szCs w:val="24"/>
        </w:rPr>
        <w:t>data</w:t>
      </w:r>
      <w:r w:rsidRPr="008C7178">
        <w:rPr>
          <w:szCs w:val="24"/>
        </w:rPr>
        <w:t xml:space="preserve"> set. Through the training and classification process, raters were instructed not to collaborate or discuss their ratings with each other during the rating process. After individually classifying each description, </w:t>
      </w:r>
      <w:r w:rsidR="004D4566">
        <w:rPr>
          <w:szCs w:val="24"/>
        </w:rPr>
        <w:t xml:space="preserve">raters emailed their </w:t>
      </w:r>
      <w:r w:rsidR="00F01730">
        <w:rPr>
          <w:szCs w:val="24"/>
        </w:rPr>
        <w:t>assessments to the moderator, who 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44AAEC18" w:rsidR="00EA7DB5" w:rsidRP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ins w:id="235" w:author="Billy Mitchell [2]" w:date="2023-11-07T16:40:00Z">
        <w:r w:rsidR="00B24E27">
          <w:rPr>
            <w:szCs w:val="24"/>
          </w:rPr>
          <w:t xml:space="preserve">downregulated </w:t>
        </w:r>
      </w:ins>
      <w:r w:rsidR="00DC1D9A">
        <w:rPr>
          <w:szCs w:val="24"/>
        </w:rPr>
        <w:t>events</w:t>
      </w:r>
      <w:ins w:id="236" w:author="Billy Mitchell [2]" w:date="2023-11-07T16:39:00Z">
        <w:r w:rsidR="00B24E27">
          <w:rPr>
            <w:szCs w:val="24"/>
          </w:rPr>
          <w:t xml:space="preserve"> </w:t>
        </w:r>
      </w:ins>
      <w:ins w:id="237" w:author="Billy Mitchell [2]" w:date="2023-11-07T16:40:00Z">
        <w:r w:rsidR="00B24E27">
          <w:rPr>
            <w:szCs w:val="24"/>
          </w:rPr>
          <w:t>recorded in t</w:t>
        </w:r>
      </w:ins>
      <w:ins w:id="238" w:author="Billy Mitchell [2]" w:date="2023-11-07T16:39:00Z">
        <w:r w:rsidR="00B24E27">
          <w:rPr>
            <w:szCs w:val="24"/>
          </w:rPr>
          <w:t>he pilot</w:t>
        </w:r>
      </w:ins>
      <w:del w:id="239" w:author="Billy Mitchell [2]" w:date="2023-11-07T16:40:00Z">
        <w:r w:rsidR="00DC1D9A" w:rsidDel="00B24E27">
          <w:rPr>
            <w:szCs w:val="24"/>
          </w:rPr>
          <w:delText xml:space="preserve"> in which a participant indicated they attempted to downregulate their emotions</w:delText>
        </w:r>
      </w:del>
      <w:r w:rsidR="00DC1D9A">
        <w:rPr>
          <w:szCs w:val="24"/>
        </w:rPr>
        <w:t>, 30.7% used reappraisal and 61.5% used distraction, with the other three strategies</w:t>
      </w:r>
      <w:r w:rsidR="00081E78">
        <w:rPr>
          <w:szCs w:val="24"/>
        </w:rPr>
        <w:t xml:space="preserve"> (i.e., </w:t>
      </w:r>
      <w:r w:rsidR="00081E78">
        <w:rPr>
          <w:szCs w:val="24"/>
        </w:rPr>
        <w:lastRenderedPageBreak/>
        <w:t>suppression, situation modification, situation selection)</w:t>
      </w:r>
      <w:r w:rsidR="00DC1D9A">
        <w:rPr>
          <w:szCs w:val="24"/>
        </w:rPr>
        <w:t xml:space="preserve"> combined appearing in fewer than 20% of events (Note that the total percentage sum is greater than 100% due to the occurrence of multi-strategy events).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 xml:space="preserve">the pilot </w:t>
      </w:r>
      <w:proofErr w:type="gramStart"/>
      <w:r w:rsidR="006117C7">
        <w:rPr>
          <w:szCs w:val="24"/>
        </w:rPr>
        <w:t>study</w:t>
      </w:r>
      <w:r w:rsidR="00500583">
        <w:rPr>
          <w:szCs w:val="24"/>
        </w:rPr>
        <w:t>, but</w:t>
      </w:r>
      <w:proofErr w:type="gramEnd"/>
      <w:r w:rsidR="00500583">
        <w:rPr>
          <w:szCs w:val="24"/>
        </w:rPr>
        <w:t xml:space="preserve">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DDD99A1"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7B47B5">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0D892D2B"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w:t>
      </w:r>
      <w:r w:rsidR="00B720B2" w:rsidRPr="008C7178">
        <w:rPr>
          <w:szCs w:val="24"/>
        </w:rPr>
        <w:lastRenderedPageBreak/>
        <w:t xml:space="preserve">random effect of participants using the “lme4” package </w:t>
      </w:r>
      <w:r w:rsidR="0047236C">
        <w:rPr>
          <w:szCs w:val="24"/>
        </w:rPr>
        <w:fldChar w:fldCharType="begin"/>
      </w:r>
      <w:r w:rsidR="007B47B5">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7B47B5">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38AB4C7D" w:rsidR="000960FE" w:rsidRPr="000960FE" w:rsidRDefault="00B720B2" w:rsidP="000960FE">
      <w:pPr>
        <w:spacing w:after="0" w:line="480" w:lineRule="auto"/>
        <w:ind w:left="0" w:firstLine="720"/>
        <w:rPr>
          <w:vertAlign w:val="superscript"/>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as initially</w:t>
      </w:r>
      <w:r w:rsidRPr="008C7178">
        <w:rPr>
          <w:szCs w:val="24"/>
        </w:rPr>
        <w:t xml:space="preserve"> used for these analyses. 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Pr="008C7178">
        <w:rPr>
          <w:szCs w:val="24"/>
        </w:rPr>
        <w:t xml:space="preserve">4 (range: 0 – 4, Likert scale). </w:t>
      </w:r>
      <w:r w:rsidRPr="000967D7">
        <w:rPr>
          <w:vertAlign w:val="superscript"/>
        </w:rPr>
        <w:t xml:space="preserve"> </w:t>
      </w:r>
    </w:p>
    <w:p w14:paraId="4FF1CE4A" w14:textId="192FE843" w:rsidR="000960FE" w:rsidRPr="000960FE" w:rsidRDefault="000960FE" w:rsidP="000967D7">
      <w:pPr>
        <w:spacing w:after="0" w:line="480" w:lineRule="auto"/>
        <w:ind w:left="0" w:firstLine="720"/>
        <w:rPr>
          <w:bCs/>
          <w:szCs w:val="24"/>
        </w:rPr>
      </w:pPr>
      <w:del w:id="240" w:author="Billy Mitchell [2]" w:date="2023-11-07T19:34:00Z">
        <w:r w:rsidDel="00C22311">
          <w:rPr>
            <w:b/>
            <w:szCs w:val="24"/>
          </w:rPr>
          <w:delText>Covariates</w:delText>
        </w:r>
      </w:del>
      <w:ins w:id="241" w:author="Billy Mitchell [2]" w:date="2023-11-07T19:34:00Z">
        <w:r w:rsidR="00C22311">
          <w:rPr>
            <w:b/>
            <w:szCs w:val="24"/>
          </w:rPr>
          <w:t>Nuisance Variables</w:t>
        </w:r>
      </w:ins>
      <w:r>
        <w:rPr>
          <w:b/>
          <w:szCs w:val="24"/>
        </w:rPr>
        <w:t>.</w:t>
      </w:r>
      <w:r>
        <w:rPr>
          <w:bCs/>
          <w:szCs w:val="24"/>
        </w:rPr>
        <w:t xml:space="preserve"> </w:t>
      </w:r>
      <w:ins w:id="242" w:author="Billy Mitchell [2]" w:date="2023-11-07T19:43:00Z">
        <w:r w:rsidR="00715EC3" w:rsidRPr="00715EC3">
          <w:rPr>
            <w:bCs/>
            <w:szCs w:val="24"/>
          </w:rPr>
          <w:t xml:space="preserve">Prior to our </w:t>
        </w:r>
        <w:r w:rsidR="00715EC3">
          <w:rPr>
            <w:bCs/>
            <w:szCs w:val="24"/>
          </w:rPr>
          <w:t>primary</w:t>
        </w:r>
        <w:r w:rsidR="00715EC3" w:rsidRPr="00715EC3">
          <w:rPr>
            <w:bCs/>
            <w:szCs w:val="24"/>
          </w:rPr>
          <w:t xml:space="preserve"> analyses, we evaluated the impact of several nuisance variables. These are variables that, according to existing research, might confound the relationship between affective intensity and strategy usage, </w:t>
        </w:r>
      </w:ins>
      <w:ins w:id="243" w:author="Billy Mitchell [2]" w:date="2023-11-07T20:17:00Z">
        <w:r w:rsidR="00224DAE">
          <w:rPr>
            <w:bCs/>
            <w:szCs w:val="24"/>
          </w:rPr>
          <w:t xml:space="preserve">but </w:t>
        </w:r>
      </w:ins>
      <w:ins w:id="244" w:author="Billy Mitchell [2]" w:date="2023-11-07T19:43:00Z">
        <w:r w:rsidR="00715EC3" w:rsidRPr="00715EC3">
          <w:rPr>
            <w:bCs/>
            <w:szCs w:val="24"/>
          </w:rPr>
          <w:t xml:space="preserve">do not hold theoretical relevance for </w:t>
        </w:r>
      </w:ins>
      <w:ins w:id="245" w:author="Billy Mitchell [2]" w:date="2023-11-07T20:17:00Z">
        <w:r w:rsidR="00224DAE">
          <w:rPr>
            <w:bCs/>
            <w:szCs w:val="24"/>
          </w:rPr>
          <w:t>these experiments</w:t>
        </w:r>
      </w:ins>
      <w:ins w:id="246" w:author="Billy Mitchell [2]" w:date="2023-11-07T19:49:00Z">
        <w:r w:rsidR="00715EC3">
          <w:rPr>
            <w:bCs/>
            <w:szCs w:val="24"/>
          </w:rPr>
          <w:t xml:space="preserve">. </w:t>
        </w:r>
      </w:ins>
      <w:ins w:id="247" w:author="Billy Mitchell [2]" w:date="2023-11-07T20:15:00Z">
        <w:r w:rsidR="00224DAE">
          <w:rPr>
            <w:bCs/>
            <w:szCs w:val="24"/>
          </w:rPr>
          <w:t>Examples</w:t>
        </w:r>
      </w:ins>
      <w:ins w:id="248" w:author="Billy Mitchell [2]" w:date="2023-11-07T19:50:00Z">
        <w:r w:rsidR="00715EC3">
          <w:rPr>
            <w:bCs/>
            <w:szCs w:val="24"/>
          </w:rPr>
          <w:t xml:space="preserve"> measured</w:t>
        </w:r>
      </w:ins>
      <w:ins w:id="249" w:author="Billy Mitchell [2]" w:date="2023-11-07T20:15:00Z">
        <w:r w:rsidR="00224DAE">
          <w:rPr>
            <w:bCs/>
            <w:szCs w:val="24"/>
          </w:rPr>
          <w:t xml:space="preserve"> in this study include</w:t>
        </w:r>
      </w:ins>
      <w:ins w:id="250" w:author="Billy Mitchell [2]" w:date="2023-11-07T19:44:00Z">
        <w:r w:rsidR="00715EC3">
          <w:rPr>
            <w:bCs/>
            <w:szCs w:val="24"/>
          </w:rPr>
          <w:t xml:space="preserve"> </w:t>
        </w:r>
      </w:ins>
      <w:del w:id="251" w:author="Billy Mitchell [2]" w:date="2023-11-07T19:38:00Z">
        <w:r w:rsidR="00A05EDA" w:rsidDel="00C22311">
          <w:rPr>
            <w:bCs/>
            <w:szCs w:val="24"/>
          </w:rPr>
          <w:delText xml:space="preserve">Given the variance in experience </w:delText>
        </w:r>
      </w:del>
      <w:del w:id="252" w:author="Billy Mitchell [2]" w:date="2023-11-07T19:37:00Z">
        <w:r w:rsidR="00A05EDA" w:rsidDel="00C22311">
          <w:rPr>
            <w:bCs/>
            <w:szCs w:val="24"/>
          </w:rPr>
          <w:delText>granted to participants</w:delText>
        </w:r>
      </w:del>
      <w:del w:id="253" w:author="Billy Mitchell [2]" w:date="2023-11-07T19:38:00Z">
        <w:r w:rsidR="00A05EDA" w:rsidDel="00C22311">
          <w:rPr>
            <w:bCs/>
            <w:szCs w:val="24"/>
          </w:rPr>
          <w:delText xml:space="preserve"> in pursuit of greater ecological validity, w</w:delText>
        </w:r>
      </w:del>
      <w:del w:id="254" w:author="Billy Mitchell [2]" w:date="2023-11-07T19:43:00Z">
        <w:r w:rsidR="00A05EDA" w:rsidDel="00715EC3">
          <w:rPr>
            <w:bCs/>
            <w:szCs w:val="24"/>
          </w:rPr>
          <w:delText xml:space="preserve">e </w:delText>
        </w:r>
      </w:del>
      <w:del w:id="255" w:author="Billy Mitchell [2]" w:date="2023-11-07T19:38:00Z">
        <w:r w:rsidR="00A05EDA" w:rsidDel="00C22311">
          <w:rPr>
            <w:bCs/>
            <w:szCs w:val="24"/>
          </w:rPr>
          <w:delText xml:space="preserve">anticipated that </w:delText>
        </w:r>
      </w:del>
      <w:del w:id="256" w:author="Billy Mitchell [2]" w:date="2023-11-07T19:43:00Z">
        <w:r w:rsidR="00A05EDA" w:rsidDel="00715EC3">
          <w:rPr>
            <w:bCs/>
            <w:szCs w:val="24"/>
          </w:rPr>
          <w:delText xml:space="preserve">several </w:delText>
        </w:r>
      </w:del>
      <w:del w:id="257" w:author="Billy Mitchell [2]" w:date="2023-11-07T19:34:00Z">
        <w:r w:rsidR="00A05EDA" w:rsidDel="00C22311">
          <w:rPr>
            <w:bCs/>
            <w:szCs w:val="24"/>
          </w:rPr>
          <w:delText xml:space="preserve">covariates </w:delText>
        </w:r>
      </w:del>
      <w:del w:id="258" w:author="Billy Mitchell [2]" w:date="2023-11-07T19:36:00Z">
        <w:r w:rsidR="00A05EDA" w:rsidDel="00C22311">
          <w:rPr>
            <w:bCs/>
            <w:szCs w:val="24"/>
          </w:rPr>
          <w:delText>would be important to measure and adjust for within our models</w:delText>
        </w:r>
      </w:del>
      <w:del w:id="259" w:author="Billy Mitchell [2]" w:date="2023-11-07T19:43:00Z">
        <w:r w:rsidR="00A05EDA" w:rsidDel="00715EC3">
          <w:rPr>
            <w:bCs/>
            <w:szCs w:val="24"/>
          </w:rPr>
          <w:delText>.</w:delText>
        </w:r>
        <w:r w:rsidR="000E25CD" w:rsidDel="00715EC3">
          <w:rPr>
            <w:bCs/>
            <w:szCs w:val="24"/>
          </w:rPr>
          <w:delText xml:space="preserve"> </w:delText>
        </w:r>
      </w:del>
      <w:del w:id="260" w:author="Billy Mitchell [2]" w:date="2023-11-07T19:44:00Z">
        <w:r w:rsidR="000E25CD" w:rsidDel="00715EC3">
          <w:rPr>
            <w:bCs/>
            <w:szCs w:val="24"/>
          </w:rPr>
          <w:delText xml:space="preserve">These included </w:delText>
        </w:r>
      </w:del>
      <w:r w:rsidR="000E25CD">
        <w:rPr>
          <w:bCs/>
          <w:szCs w:val="24"/>
        </w:rPr>
        <w:t>cognitive load (RAT)</w:t>
      </w:r>
      <w:r w:rsidR="00081E78">
        <w:rPr>
          <w:bCs/>
          <w:szCs w:val="24"/>
        </w:rPr>
        <w:t xml:space="preserve"> </w:t>
      </w:r>
      <w:r w:rsidR="00FC686E">
        <w:rPr>
          <w:bCs/>
          <w:szCs w:val="24"/>
        </w:rPr>
        <w:fldChar w:fldCharType="begin"/>
      </w:r>
      <w:r w:rsidR="007B47B5">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FC686E">
        <w:rPr>
          <w:bCs/>
          <w:szCs w:val="24"/>
        </w:rPr>
        <w:fldChar w:fldCharType="separate"/>
      </w:r>
      <w:r w:rsidR="00FC686E" w:rsidRPr="00FC686E">
        <w:t>(Dorman Ilan et al., 2019)</w:t>
      </w:r>
      <w:r w:rsidR="00FC686E">
        <w:rPr>
          <w:bCs/>
          <w:szCs w:val="24"/>
        </w:rPr>
        <w:fldChar w:fldCharType="end"/>
      </w:r>
      <w:r w:rsidR="000E25CD">
        <w:rPr>
          <w:bCs/>
          <w:szCs w:val="24"/>
        </w:rPr>
        <w:t>, emotion expectations</w:t>
      </w:r>
      <w:r w:rsidR="00FC686E">
        <w:rPr>
          <w:bCs/>
          <w:szCs w:val="24"/>
        </w:rPr>
        <w:t xml:space="preserve"> </w:t>
      </w:r>
      <w:r w:rsidR="00FC686E">
        <w:rPr>
          <w:bCs/>
          <w:szCs w:val="24"/>
        </w:rPr>
        <w:fldChar w:fldCharType="begin"/>
      </w:r>
      <w:r w:rsidR="007B47B5">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sidR="00FC686E">
        <w:rPr>
          <w:bCs/>
          <w:szCs w:val="24"/>
        </w:rPr>
        <w:fldChar w:fldCharType="separate"/>
      </w:r>
      <w:r w:rsidR="00FC686E" w:rsidRPr="00FC686E">
        <w:t>(Denny et al., 2014)</w:t>
      </w:r>
      <w:r w:rsidR="00FC686E">
        <w:rPr>
          <w:bCs/>
          <w:szCs w:val="24"/>
        </w:rPr>
        <w:fldChar w:fldCharType="end"/>
      </w:r>
      <w:r w:rsidR="000E25CD">
        <w:rPr>
          <w:bCs/>
          <w:szCs w:val="24"/>
        </w:rPr>
        <w:t xml:space="preserve"> motivations to participate</w:t>
      </w:r>
      <w:r w:rsidR="00FC686E">
        <w:rPr>
          <w:bCs/>
          <w:szCs w:val="24"/>
        </w:rPr>
        <w:t xml:space="preserve"> </w:t>
      </w:r>
      <w:r w:rsidR="00FC686E">
        <w:rPr>
          <w:bCs/>
          <w:szCs w:val="24"/>
        </w:rPr>
        <w:fldChar w:fldCharType="begin"/>
      </w:r>
      <w:r w:rsidR="007B47B5">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sidR="00FC686E">
        <w:rPr>
          <w:bCs/>
          <w:szCs w:val="24"/>
        </w:rPr>
        <w:fldChar w:fldCharType="separate"/>
      </w:r>
      <w:r w:rsidR="00FC686E" w:rsidRPr="00FC686E">
        <w:t>(Tamir, 2016)</w:t>
      </w:r>
      <w:r w:rsidR="00FC686E">
        <w:rPr>
          <w:bCs/>
          <w:szCs w:val="24"/>
        </w:rPr>
        <w:fldChar w:fldCharType="end"/>
      </w:r>
      <w:r w:rsidR="000E25CD">
        <w:rPr>
          <w:bCs/>
          <w:szCs w:val="24"/>
        </w:rPr>
        <w:t>, attitudes towards fear and haunted houses</w:t>
      </w:r>
      <w:r w:rsidR="00FC686E">
        <w:rPr>
          <w:bCs/>
          <w:szCs w:val="24"/>
        </w:rPr>
        <w:t xml:space="preserve"> </w:t>
      </w:r>
      <w:r w:rsidR="00FC686E">
        <w:rPr>
          <w:bCs/>
          <w:szCs w:val="24"/>
        </w:rPr>
        <w:fldChar w:fldCharType="begin"/>
      </w:r>
      <w:r w:rsidR="007B47B5">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sidR="00FC686E">
        <w:rPr>
          <w:bCs/>
          <w:szCs w:val="24"/>
        </w:rPr>
        <w:fldChar w:fldCharType="separate"/>
      </w:r>
      <w:r w:rsidR="00FC686E" w:rsidRPr="00FC686E">
        <w:t>(Argyriou &amp; Lee, 2020)</w:t>
      </w:r>
      <w:r w:rsidR="00FC686E">
        <w:rPr>
          <w:bCs/>
          <w:szCs w:val="24"/>
        </w:rPr>
        <w:fldChar w:fldCharType="end"/>
      </w:r>
      <w:r w:rsidR="000E25CD">
        <w:rPr>
          <w:bCs/>
          <w:szCs w:val="24"/>
        </w:rPr>
        <w:t>, sex</w:t>
      </w:r>
      <w:r w:rsidR="00FC686E">
        <w:rPr>
          <w:bCs/>
          <w:szCs w:val="24"/>
        </w:rPr>
        <w:t xml:space="preserve"> </w:t>
      </w:r>
      <w:r w:rsidR="0067300A">
        <w:rPr>
          <w:bCs/>
          <w:szCs w:val="24"/>
        </w:rPr>
        <w:fldChar w:fldCharType="begin"/>
      </w:r>
      <w:r w:rsidR="007B47B5">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sidR="0067300A">
        <w:rPr>
          <w:bCs/>
          <w:szCs w:val="24"/>
        </w:rPr>
        <w:fldChar w:fldCharType="separate"/>
      </w:r>
      <w:r w:rsidR="0067300A" w:rsidRPr="0067300A">
        <w:t>(McRae et al., 2008)</w:t>
      </w:r>
      <w:r w:rsidR="0067300A">
        <w:rPr>
          <w:bCs/>
          <w:szCs w:val="24"/>
        </w:rPr>
        <w:fldChar w:fldCharType="end"/>
      </w:r>
      <w:r w:rsidR="000E25CD">
        <w:rPr>
          <w:bCs/>
          <w:szCs w:val="24"/>
        </w:rPr>
        <w:t>, age</w:t>
      </w:r>
      <w:r w:rsidR="0067300A">
        <w:rPr>
          <w:bCs/>
          <w:szCs w:val="24"/>
        </w:rPr>
        <w:t xml:space="preserve"> </w:t>
      </w:r>
      <w:r w:rsidR="0067300A">
        <w:rPr>
          <w:bCs/>
          <w:szCs w:val="24"/>
        </w:rPr>
        <w:fldChar w:fldCharType="begin"/>
      </w:r>
      <w:r w:rsidR="007B47B5">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sidR="0067300A">
        <w:rPr>
          <w:bCs/>
          <w:szCs w:val="24"/>
        </w:rPr>
        <w:fldChar w:fldCharType="separate"/>
      </w:r>
      <w:r w:rsidR="0067300A" w:rsidRPr="0067300A">
        <w:t>(Blanchard-Fields et al., 2004)</w:t>
      </w:r>
      <w:r w:rsidR="0067300A">
        <w:rPr>
          <w:bCs/>
          <w:szCs w:val="24"/>
        </w:rPr>
        <w:fldChar w:fldCharType="end"/>
      </w:r>
      <w:r w:rsidR="000E25CD">
        <w:rPr>
          <w:bCs/>
          <w:szCs w:val="24"/>
        </w:rPr>
        <w:t>, depression (BDI-II), anxiety (STAI), intolerance of uncertainty (IUS)</w:t>
      </w:r>
      <w:r w:rsidR="0067300A">
        <w:rPr>
          <w:bCs/>
          <w:szCs w:val="24"/>
        </w:rPr>
        <w:t xml:space="preserve"> </w:t>
      </w:r>
      <w:r w:rsidR="0067300A">
        <w:rPr>
          <w:bCs/>
          <w:szCs w:val="24"/>
        </w:rPr>
        <w:fldChar w:fldCharType="begin"/>
      </w:r>
      <w:r w:rsidR="007B47B5">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sidR="0067300A">
        <w:rPr>
          <w:bCs/>
          <w:szCs w:val="24"/>
        </w:rPr>
        <w:fldChar w:fldCharType="separate"/>
      </w:r>
      <w:r w:rsidR="0067300A" w:rsidRPr="0067300A">
        <w:t>(Aldao et al., 2010)</w:t>
      </w:r>
      <w:r w:rsidR="0067300A">
        <w:rPr>
          <w:bCs/>
          <w:szCs w:val="24"/>
        </w:rPr>
        <w:fldChar w:fldCharType="end"/>
      </w:r>
      <w:r w:rsidR="000E25CD">
        <w:rPr>
          <w:bCs/>
          <w:szCs w:val="24"/>
        </w:rPr>
        <w:t xml:space="preserve">, </w:t>
      </w:r>
      <w:r w:rsidR="0067300A">
        <w:rPr>
          <w:bCs/>
          <w:szCs w:val="24"/>
        </w:rPr>
        <w:t>regulation tendencies (ERQ)</w:t>
      </w:r>
      <w:r w:rsidR="00D656A0">
        <w:rPr>
          <w:bCs/>
          <w:szCs w:val="24"/>
        </w:rPr>
        <w:t xml:space="preserve"> </w:t>
      </w:r>
      <w:r w:rsidR="00D656A0">
        <w:rPr>
          <w:bCs/>
          <w:szCs w:val="24"/>
        </w:rPr>
        <w:fldChar w:fldCharType="begin"/>
      </w:r>
      <w:r w:rsidR="007B47B5">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sidR="00D656A0">
        <w:rPr>
          <w:bCs/>
          <w:szCs w:val="24"/>
        </w:rPr>
        <w:fldChar w:fldCharType="separate"/>
      </w:r>
      <w:r w:rsidR="00D656A0" w:rsidRPr="00D656A0">
        <w:t>(Gross &amp; John, 2003)</w:t>
      </w:r>
      <w:r w:rsidR="00D656A0">
        <w:rPr>
          <w:bCs/>
          <w:szCs w:val="24"/>
        </w:rPr>
        <w:fldChar w:fldCharType="end"/>
      </w:r>
      <w:r w:rsidR="0067300A">
        <w:rPr>
          <w:bCs/>
          <w:szCs w:val="24"/>
        </w:rPr>
        <w:t xml:space="preserve">, </w:t>
      </w:r>
      <w:r w:rsidR="000E25CD">
        <w:rPr>
          <w:bCs/>
          <w:szCs w:val="24"/>
        </w:rPr>
        <w:t xml:space="preserve">time of day, </w:t>
      </w:r>
      <w:r w:rsidR="0067300A">
        <w:rPr>
          <w:bCs/>
          <w:szCs w:val="24"/>
        </w:rPr>
        <w:t xml:space="preserve">presence of peers, </w:t>
      </w:r>
      <w:r w:rsidR="000E25CD">
        <w:rPr>
          <w:bCs/>
          <w:szCs w:val="24"/>
        </w:rPr>
        <w:t>and group member</w:t>
      </w:r>
      <w:del w:id="261" w:author="Billy Mitchell [2]" w:date="2023-11-07T19:50:00Z">
        <w:r w:rsidR="000E25CD" w:rsidDel="00715EC3">
          <w:rPr>
            <w:bCs/>
            <w:szCs w:val="24"/>
          </w:rPr>
          <w:delText xml:space="preserve"> influence, among a few other variables</w:delText>
        </w:r>
      </w:del>
      <w:r w:rsidR="000E25CD">
        <w:rPr>
          <w:bCs/>
          <w:szCs w:val="24"/>
        </w:rPr>
        <w:t>.</w:t>
      </w:r>
      <w:ins w:id="262" w:author="Billy Mitchell [2]" w:date="2023-11-07T20:30:00Z">
        <w:r w:rsidR="00224DAE">
          <w:rPr>
            <w:bCs/>
            <w:szCs w:val="24"/>
          </w:rPr>
          <w:t xml:space="preserve"> Though</w:t>
        </w:r>
      </w:ins>
      <w:ins w:id="263" w:author="Billy Mitchell [2]" w:date="2023-11-07T20:31:00Z">
        <w:r w:rsidR="00224DAE">
          <w:rPr>
            <w:bCs/>
            <w:szCs w:val="24"/>
          </w:rPr>
          <w:t xml:space="preserve"> </w:t>
        </w:r>
      </w:ins>
      <w:ins w:id="264" w:author="Billy Mitchell [2]" w:date="2023-11-07T20:37:00Z">
        <w:r w:rsidR="002C08F5">
          <w:rPr>
            <w:bCs/>
            <w:szCs w:val="24"/>
          </w:rPr>
          <w:t>our preregistered</w:t>
        </w:r>
      </w:ins>
      <w:ins w:id="265" w:author="Billy Mitchell [2]" w:date="2023-11-07T20:31:00Z">
        <w:r w:rsidR="00224DAE">
          <w:rPr>
            <w:bCs/>
            <w:szCs w:val="24"/>
          </w:rPr>
          <w:t xml:space="preserve"> hypothesi</w:t>
        </w:r>
      </w:ins>
      <w:ins w:id="266" w:author="Billy Mitchell [2]" w:date="2023-11-07T20:37:00Z">
        <w:r w:rsidR="002C08F5">
          <w:rPr>
            <w:bCs/>
            <w:szCs w:val="24"/>
          </w:rPr>
          <w:t>s</w:t>
        </w:r>
      </w:ins>
      <w:ins w:id="267" w:author="Billy Mitchell [2]" w:date="2023-11-07T20:31:00Z">
        <w:r w:rsidR="00224DAE">
          <w:rPr>
            <w:bCs/>
            <w:szCs w:val="24"/>
          </w:rPr>
          <w:t xml:space="preserve"> that cognitive load may </w:t>
        </w:r>
      </w:ins>
      <w:ins w:id="268" w:author="Billy Mitchell [2]" w:date="2023-11-07T20:36:00Z">
        <w:r w:rsidR="002C08F5">
          <w:rPr>
            <w:bCs/>
            <w:szCs w:val="24"/>
          </w:rPr>
          <w:t xml:space="preserve">predict strategy usage </w:t>
        </w:r>
      </w:ins>
      <w:ins w:id="269" w:author="Billy Mitchell [2]" w:date="2023-11-07T20:31:00Z">
        <w:r w:rsidR="00224DAE">
          <w:rPr>
            <w:bCs/>
            <w:szCs w:val="24"/>
          </w:rPr>
          <w:t xml:space="preserve"> </w:t>
        </w:r>
      </w:ins>
      <w:del w:id="270" w:author="Billy Mitchell [2]" w:date="2023-11-07T20:30:00Z">
        <w:r w:rsidR="000E25CD" w:rsidDel="00224DAE">
          <w:rPr>
            <w:bCs/>
            <w:szCs w:val="24"/>
          </w:rPr>
          <w:delText xml:space="preserve"> </w:delText>
        </w:r>
      </w:del>
      <w:ins w:id="271" w:author="Billy Mitchell [2]" w:date="2023-11-07T20:29:00Z">
        <w:r w:rsidR="00224DAE">
          <w:rPr>
            <w:bCs/>
            <w:szCs w:val="24"/>
          </w:rPr>
          <w:br/>
        </w:r>
        <w:r w:rsidR="00224DAE">
          <w:rPr>
            <w:bCs/>
            <w:szCs w:val="24"/>
          </w:rPr>
          <w:br/>
        </w:r>
      </w:ins>
      <w:del w:id="272" w:author="Billy Mitchell [2]" w:date="2023-11-07T20:29:00Z">
        <w:r w:rsidR="000E25CD" w:rsidDel="00224DAE">
          <w:rPr>
            <w:bCs/>
            <w:szCs w:val="24"/>
          </w:rPr>
          <w:delText xml:space="preserve">We employed a variety of statistical approaches to assess </w:delText>
        </w:r>
        <w:r w:rsidR="00F01C0B" w:rsidDel="00224DAE">
          <w:rPr>
            <w:bCs/>
            <w:szCs w:val="24"/>
          </w:rPr>
          <w:delText xml:space="preserve">each variable’s </w:delText>
        </w:r>
        <w:r w:rsidR="000E25CD" w:rsidDel="00224DAE">
          <w:rPr>
            <w:bCs/>
            <w:szCs w:val="24"/>
          </w:rPr>
          <w:delText>potential covariation</w:delText>
        </w:r>
        <w:r w:rsidR="00F01C0B" w:rsidDel="00224DAE">
          <w:rPr>
            <w:bCs/>
            <w:szCs w:val="24"/>
          </w:rPr>
          <w:delText xml:space="preserve"> with affective intensity</w:delText>
        </w:r>
        <w:r w:rsidR="000E25CD" w:rsidDel="00224DAE">
          <w:rPr>
            <w:bCs/>
            <w:szCs w:val="24"/>
          </w:rPr>
          <w:delText xml:space="preserve"> in predicti</w:delText>
        </w:r>
        <w:r w:rsidR="00F01C0B" w:rsidDel="00224DAE">
          <w:rPr>
            <w:bCs/>
            <w:szCs w:val="24"/>
          </w:rPr>
          <w:delText>ng</w:delText>
        </w:r>
        <w:r w:rsidR="000E25CD" w:rsidDel="00224DAE">
          <w:rPr>
            <w:bCs/>
            <w:szCs w:val="24"/>
          </w:rPr>
          <w:delText xml:space="preserve"> regulation usage</w:delText>
        </w:r>
        <w:r w:rsidR="00F01C0B" w:rsidDel="00224DAE">
          <w:rPr>
            <w:bCs/>
            <w:szCs w:val="24"/>
          </w:rPr>
          <w:delText xml:space="preserve">, as well as </w:delText>
        </w:r>
        <w:r w:rsidR="00F01C0B" w:rsidRPr="000E25CD" w:rsidDel="00224DAE">
          <w:rPr>
            <w:bCs/>
            <w:szCs w:val="24"/>
          </w:rPr>
          <w:delText>collinearity</w:delText>
        </w:r>
        <w:r w:rsidR="00F01C0B" w:rsidDel="00224DAE">
          <w:rPr>
            <w:bCs/>
            <w:szCs w:val="24"/>
          </w:rPr>
          <w:delText xml:space="preserve"> with affective intensity</w:delText>
        </w:r>
        <w:r w:rsidR="000E25CD" w:rsidDel="00224DAE">
          <w:rPr>
            <w:bCs/>
            <w:szCs w:val="24"/>
          </w:rPr>
          <w:delText>.</w:delText>
        </w:r>
        <w:r w:rsidR="00F01C0B" w:rsidDel="00224DAE">
          <w:rPr>
            <w:bCs/>
            <w:szCs w:val="24"/>
          </w:rPr>
          <w:delText xml:space="preserve"> </w:delText>
        </w:r>
      </w:del>
      <w:r w:rsidR="00F01C0B">
        <w:rPr>
          <w:bCs/>
          <w:szCs w:val="24"/>
        </w:rPr>
        <w:t>In summary, cognitive load</w:t>
      </w:r>
      <w:r w:rsidR="0043765F">
        <w:rPr>
          <w:bCs/>
          <w:szCs w:val="24"/>
        </w:rPr>
        <w:t xml:space="preserve"> post-exposure</w:t>
      </w:r>
      <w:r w:rsidR="00F01C0B">
        <w:rPr>
          <w:bCs/>
          <w:szCs w:val="24"/>
        </w:rPr>
        <w:t xml:space="preserve"> failed to predict </w:t>
      </w:r>
      <w:r w:rsidR="0043765F">
        <w:rPr>
          <w:bCs/>
          <w:szCs w:val="24"/>
        </w:rPr>
        <w:t xml:space="preserve">usage of distraction versus reappraisal </w:t>
      </w:r>
      <w:r w:rsidR="0043765F">
        <w:rPr>
          <w:bCs/>
          <w:szCs w:val="24"/>
        </w:rPr>
        <w:lastRenderedPageBreak/>
        <w:t>during exposure (b = - 0.02, se = 0.01, t(74) = -1.26, p = 0.21), which was contrary to our predictions. No associations between strategy usage and other covariates were found</w:t>
      </w:r>
      <w:r w:rsidR="00F01C0B">
        <w:rPr>
          <w:bCs/>
          <w:szCs w:val="24"/>
        </w:rPr>
        <w:t>.</w:t>
      </w:r>
      <w:r w:rsidR="000E25CD">
        <w:rPr>
          <w:bCs/>
          <w:szCs w:val="24"/>
        </w:rPr>
        <w:t xml:space="preserve">  </w:t>
      </w:r>
      <w:r w:rsidR="00A05EDA">
        <w:rPr>
          <w:bCs/>
          <w:szCs w:val="24"/>
        </w:rPr>
        <w:t xml:space="preserve"> </w:t>
      </w:r>
    </w:p>
    <w:p w14:paraId="11FC92B7" w14:textId="611FE136"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 but across all model comparisons, no model performed better than our null (ICC = 0.4</w:t>
      </w:r>
      <w:r w:rsidR="0043765F">
        <w:rPr>
          <w:szCs w:val="24"/>
        </w:rPr>
        <w:t>0</w:t>
      </w:r>
      <w:r w:rsidRPr="008C7178">
        <w:rPr>
          <w:szCs w:val="24"/>
        </w:rPr>
        <w:t>). Our best performing non-null model, including only intensity as a fixed effect (p = 0.1</w:t>
      </w:r>
      <w:r w:rsidR="0043765F">
        <w:rPr>
          <w:szCs w:val="24"/>
        </w:rPr>
        <w:t>0</w:t>
      </w:r>
      <w:r w:rsidRPr="008C7178">
        <w:rPr>
          <w:szCs w:val="24"/>
        </w:rPr>
        <w:t xml:space="preserve"> when compared to null), </w:t>
      </w:r>
      <w:ins w:id="273" w:author="Billy Mitchell" w:date="2023-11-07T13:06:00Z">
        <w:r w:rsidR="00097D65">
          <w:rPr>
            <w:szCs w:val="24"/>
          </w:rPr>
          <w:t>did not find a relationship between emotional intensity and strategy usage</w:t>
        </w:r>
      </w:ins>
      <w:del w:id="274" w:author="Billy Mitchell" w:date="2023-11-07T13:05:00Z">
        <w:r w:rsidRPr="008C7178" w:rsidDel="00097D65">
          <w:rPr>
            <w:szCs w:val="24"/>
          </w:rPr>
          <w:delText xml:space="preserve">failed to demonstrate that emotional intensity had predictive utility towards usage </w:delText>
        </w:r>
      </w:del>
      <w:r w:rsidRPr="008C7178">
        <w:rPr>
          <w:szCs w:val="24"/>
        </w:rPr>
        <w:t>(OR = 1.</w:t>
      </w:r>
      <w:r w:rsidR="0043765F">
        <w:rPr>
          <w:szCs w:val="24"/>
        </w:rPr>
        <w:t>36</w:t>
      </w:r>
      <w:r w:rsidRPr="008C7178">
        <w:rPr>
          <w:szCs w:val="24"/>
        </w:rPr>
        <w:t>, 95% CI = [0.9</w:t>
      </w:r>
      <w:r w:rsidR="0043765F">
        <w:rPr>
          <w:szCs w:val="24"/>
        </w:rPr>
        <w:t>5</w:t>
      </w:r>
      <w:r w:rsidRPr="008C7178">
        <w:rPr>
          <w:szCs w:val="24"/>
        </w:rPr>
        <w:t>, 1.</w:t>
      </w:r>
      <w:r w:rsidR="0043765F">
        <w:rPr>
          <w:szCs w:val="24"/>
        </w:rPr>
        <w:t>95</w:t>
      </w:r>
      <w:r w:rsidRPr="008C7178">
        <w:rPr>
          <w:szCs w:val="24"/>
        </w:rPr>
        <w:t>], p = 0.1</w:t>
      </w:r>
      <w:r w:rsidR="0043765F">
        <w:rPr>
          <w:szCs w:val="24"/>
        </w:rPr>
        <w:t>0</w:t>
      </w:r>
      <w:r w:rsidRPr="008C7178">
        <w:rPr>
          <w:szCs w:val="24"/>
        </w:rPr>
        <w:t>)</w:t>
      </w:r>
      <w:r w:rsidR="00EB0294">
        <w:rPr>
          <w:szCs w:val="24"/>
        </w:rPr>
        <w:t xml:space="preserve"> </w:t>
      </w:r>
      <w:r w:rsidR="00EB0294">
        <w:t>(</w:t>
      </w:r>
      <w:r w:rsidR="00EB0294">
        <w:rPr>
          <w:b/>
          <w:bCs/>
        </w:rPr>
        <w:t>Fig. 2</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3333DB82" w14:textId="5DA162CA" w:rsidR="00D93AE7" w:rsidRDefault="0043765F" w:rsidP="000967D7">
      <w:pPr>
        <w:spacing w:after="0" w:line="480" w:lineRule="auto"/>
        <w:ind w:left="0" w:firstLine="720"/>
        <w:rPr>
          <w:szCs w:val="24"/>
        </w:rPr>
      </w:pPr>
      <w:r>
        <w:rPr>
          <w:szCs w:val="24"/>
        </w:rPr>
        <w:t>However, we expanded our scope and conducted an additional explora</w:t>
      </w:r>
      <w:r w:rsidR="004D2275" w:rsidRPr="004D2275">
        <w:rPr>
          <w:szCs w:val="24"/>
        </w:rPr>
        <w:t>tory</w:t>
      </w:r>
      <w:r w:rsidR="004D2275">
        <w:rPr>
          <w:szCs w:val="24"/>
        </w:rPr>
        <w:t xml:space="preserve"> analys</w:t>
      </w:r>
      <w:r>
        <w:rPr>
          <w:szCs w:val="24"/>
        </w:rPr>
        <w:t xml:space="preserve">is </w:t>
      </w:r>
      <w:r w:rsidR="004D2275">
        <w:rPr>
          <w:szCs w:val="24"/>
        </w:rPr>
        <w:t>to determine whether a stronger association between strategy choice and affective intensity</w:t>
      </w:r>
      <w:r w:rsidR="008E6857">
        <w:rPr>
          <w:szCs w:val="24"/>
        </w:rPr>
        <w:t xml:space="preserve"> could be found</w:t>
      </w:r>
      <w:r w:rsidR="004D2275">
        <w:rPr>
          <w:szCs w:val="24"/>
        </w:rPr>
        <w:t xml:space="preserve"> using a broader categorization schem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7B47B5">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4D2275">
        <w:rPr>
          <w:szCs w:val="24"/>
        </w:rPr>
        <w:t xml:space="preserve">. </w:t>
      </w:r>
      <w:r w:rsidR="002E68CC">
        <w:rPr>
          <w:szCs w:val="24"/>
        </w:rPr>
        <w:t>Expanding our groups</w:t>
      </w:r>
      <w:r w:rsidR="004D2275">
        <w:rPr>
          <w:szCs w:val="24"/>
        </w:rPr>
        <w:t xml:space="preserve"> </w:t>
      </w:r>
      <w:r w:rsidR="002E68CC">
        <w:rPr>
          <w:szCs w:val="24"/>
        </w:rPr>
        <w:t xml:space="preserve">yielded </w:t>
      </w:r>
      <w:r w:rsidR="004D2275">
        <w:rPr>
          <w:szCs w:val="24"/>
        </w:rPr>
        <w:t>a</w:t>
      </w:r>
      <w:r w:rsidR="002E68CC">
        <w:rPr>
          <w:szCs w:val="24"/>
        </w:rPr>
        <w:t xml:space="preserve"> subset of </w:t>
      </w:r>
      <w:r>
        <w:rPr>
          <w:szCs w:val="24"/>
        </w:rPr>
        <w:t>360</w:t>
      </w:r>
      <w:r w:rsidR="004D2275" w:rsidRPr="004D2275">
        <w:rPr>
          <w:szCs w:val="24"/>
        </w:rPr>
        <w:t xml:space="preserve"> observations in which a negative emotion was downregulated by ei</w:t>
      </w:r>
      <w:r w:rsidR="002E68CC">
        <w:rPr>
          <w:szCs w:val="24"/>
        </w:rPr>
        <w:t>ther disengagement or engagement strategy</w:t>
      </w:r>
      <w:r w:rsidR="004D2275" w:rsidRPr="004D2275">
        <w:rPr>
          <w:szCs w:val="24"/>
        </w:rPr>
        <w:t xml:space="preserve">. </w:t>
      </w:r>
      <w:r w:rsidR="002E68CC">
        <w:rPr>
          <w:szCs w:val="24"/>
        </w:rPr>
        <w:t xml:space="preserve">These observations </w:t>
      </w:r>
      <w:r>
        <w:rPr>
          <w:szCs w:val="24"/>
        </w:rPr>
        <w:t xml:space="preserve">were </w:t>
      </w:r>
      <w:r w:rsidR="002E68CC">
        <w:rPr>
          <w:szCs w:val="24"/>
        </w:rPr>
        <w:t xml:space="preserve">reported by </w:t>
      </w:r>
      <w:r>
        <w:rPr>
          <w:szCs w:val="24"/>
        </w:rPr>
        <w:t>89</w:t>
      </w:r>
      <w:r w:rsidR="004D2275" w:rsidRPr="004D2275">
        <w:rPr>
          <w:szCs w:val="24"/>
        </w:rPr>
        <w:t xml:space="preserve"> par</w:t>
      </w:r>
      <w:r w:rsidR="002E68CC">
        <w:rPr>
          <w:szCs w:val="24"/>
        </w:rPr>
        <w:t>ticipants. Of the</w:t>
      </w:r>
      <w:r w:rsidR="004D2275" w:rsidRPr="004D2275">
        <w:rPr>
          <w:szCs w:val="24"/>
        </w:rPr>
        <w:t xml:space="preserve"> tota</w:t>
      </w:r>
      <w:r w:rsidR="002E68CC">
        <w:rPr>
          <w:szCs w:val="24"/>
        </w:rPr>
        <w:t xml:space="preserve">l observations, </w:t>
      </w:r>
      <w:r>
        <w:rPr>
          <w:szCs w:val="24"/>
        </w:rPr>
        <w:t>237</w:t>
      </w:r>
      <w:r w:rsidR="002E68CC">
        <w:rPr>
          <w:szCs w:val="24"/>
        </w:rPr>
        <w:t xml:space="preserve"> (65.</w:t>
      </w:r>
      <w:r>
        <w:rPr>
          <w:szCs w:val="24"/>
        </w:rPr>
        <w:t>8</w:t>
      </w:r>
      <w:r w:rsidR="004D2275" w:rsidRPr="004D2275">
        <w:rPr>
          <w:szCs w:val="24"/>
        </w:rPr>
        <w:t>0%) reported using distraction</w:t>
      </w:r>
      <w:r w:rsidR="002E68CC">
        <w:rPr>
          <w:szCs w:val="24"/>
        </w:rPr>
        <w:t xml:space="preserve"> or suppression</w:t>
      </w:r>
      <w:r w:rsidR="004D2275" w:rsidRPr="004D2275">
        <w:rPr>
          <w:szCs w:val="24"/>
        </w:rPr>
        <w:t xml:space="preserve"> to regulate their emotions. The average emotional in</w:t>
      </w:r>
      <w:r w:rsidR="002E68CC">
        <w:rPr>
          <w:szCs w:val="24"/>
        </w:rPr>
        <w:t>tensity of observations was 2.</w:t>
      </w:r>
      <w:r>
        <w:rPr>
          <w:szCs w:val="24"/>
        </w:rPr>
        <w:t>40</w:t>
      </w:r>
      <w:r w:rsidR="004D2275" w:rsidRPr="004D2275">
        <w:rPr>
          <w:szCs w:val="24"/>
        </w:rPr>
        <w:t>.</w:t>
      </w:r>
      <w:r w:rsidR="00021D66">
        <w:rPr>
          <w:szCs w:val="24"/>
        </w:rPr>
        <w:t xml:space="preserve"> However, our best performing </w:t>
      </w:r>
      <w:r w:rsidR="00021D66" w:rsidRPr="00021D66">
        <w:rPr>
          <w:szCs w:val="24"/>
        </w:rPr>
        <w:t>non-null model, including only intensity as a fixed effect (p = 0.</w:t>
      </w:r>
      <w:r w:rsidR="00021D66">
        <w:rPr>
          <w:szCs w:val="24"/>
        </w:rPr>
        <w:t>3</w:t>
      </w:r>
      <w:r w:rsidR="006D2182">
        <w:rPr>
          <w:szCs w:val="24"/>
        </w:rPr>
        <w:t>2</w:t>
      </w:r>
      <w:r w:rsidR="00021D66" w:rsidRPr="00021D66">
        <w:rPr>
          <w:szCs w:val="24"/>
        </w:rPr>
        <w:t xml:space="preserve"> when compared to null), </w:t>
      </w:r>
      <w:r w:rsidR="00021D66">
        <w:rPr>
          <w:szCs w:val="24"/>
        </w:rPr>
        <w:t xml:space="preserve">again </w:t>
      </w:r>
      <w:del w:id="275" w:author="Billy Mitchell" w:date="2023-11-07T13:06:00Z">
        <w:r w:rsidR="00021D66" w:rsidRPr="00021D66" w:rsidDel="00097D65">
          <w:rPr>
            <w:szCs w:val="24"/>
          </w:rPr>
          <w:delText>failed to demonstrate that emotional intensity had predictive utility towards usage</w:delText>
        </w:r>
      </w:del>
      <w:ins w:id="276" w:author="Billy Mitchell" w:date="2023-11-07T13:06:00Z">
        <w:r w:rsidR="00097D65">
          <w:rPr>
            <w:szCs w:val="24"/>
          </w:rPr>
          <w:t xml:space="preserve">did not find an association between </w:t>
        </w:r>
        <w:r w:rsidR="00097D65">
          <w:rPr>
            <w:szCs w:val="24"/>
          </w:rPr>
          <w:lastRenderedPageBreak/>
          <w:t xml:space="preserve">emotional intensity and strategy </w:t>
        </w:r>
        <w:proofErr w:type="spellStart"/>
        <w:r w:rsidR="00097D65">
          <w:rPr>
            <w:szCs w:val="24"/>
          </w:rPr>
          <w:t>usagea</w:t>
        </w:r>
      </w:ins>
      <w:proofErr w:type="spellEnd"/>
      <w:r w:rsidR="00021D66" w:rsidRPr="00021D66">
        <w:rPr>
          <w:szCs w:val="24"/>
        </w:rPr>
        <w:t xml:space="preserve"> (OR = 1.</w:t>
      </w:r>
      <w:r w:rsidR="00021D66">
        <w:rPr>
          <w:szCs w:val="24"/>
        </w:rPr>
        <w:t>1</w:t>
      </w:r>
      <w:r w:rsidR="006D2182">
        <w:rPr>
          <w:szCs w:val="24"/>
        </w:rPr>
        <w:t>8</w:t>
      </w:r>
      <w:r w:rsidR="00021D66" w:rsidRPr="00021D66">
        <w:rPr>
          <w:szCs w:val="24"/>
        </w:rPr>
        <w:t>, 95% CI = [0.</w:t>
      </w:r>
      <w:r w:rsidR="00021D66">
        <w:rPr>
          <w:szCs w:val="24"/>
        </w:rPr>
        <w:t>8</w:t>
      </w:r>
      <w:r w:rsidR="006D2182">
        <w:rPr>
          <w:szCs w:val="24"/>
        </w:rPr>
        <w:t>5</w:t>
      </w:r>
      <w:r w:rsidR="00021D66" w:rsidRPr="00021D66">
        <w:rPr>
          <w:szCs w:val="24"/>
        </w:rPr>
        <w:t>, 1.</w:t>
      </w:r>
      <w:r w:rsidR="006D2182">
        <w:rPr>
          <w:szCs w:val="24"/>
        </w:rPr>
        <w:t>63</w:t>
      </w:r>
      <w:r w:rsidR="00021D66" w:rsidRPr="00021D66">
        <w:rPr>
          <w:szCs w:val="24"/>
        </w:rPr>
        <w:t>], p = 0.</w:t>
      </w:r>
      <w:r w:rsidR="00021D66">
        <w:rPr>
          <w:szCs w:val="24"/>
        </w:rPr>
        <w:t>3</w:t>
      </w:r>
      <w:r w:rsidR="006D2182">
        <w:rPr>
          <w:szCs w:val="24"/>
        </w:rPr>
        <w:t>2</w:t>
      </w:r>
      <w:r w:rsidR="00021D66" w:rsidRPr="00021D66">
        <w:rPr>
          <w:szCs w:val="24"/>
        </w:rPr>
        <w:t>).</w:t>
      </w:r>
      <w:r w:rsidR="00804B41">
        <w:rPr>
          <w:szCs w:val="24"/>
        </w:rPr>
        <w:t xml:space="preserve"> Again, though not significant, this statistic suggests that </w:t>
      </w:r>
      <w:proofErr w:type="spellStart"/>
      <w:r w:rsidR="00804B41" w:rsidRPr="00804B41">
        <w:rPr>
          <w:szCs w:val="24"/>
        </w:rPr>
        <w:t>every one</w:t>
      </w:r>
      <w:proofErr w:type="spellEnd"/>
      <w:r w:rsidR="00804B41" w:rsidRPr="00804B41">
        <w:rPr>
          <w:szCs w:val="24"/>
        </w:rPr>
        <w:t xml:space="preserve"> standard deviation unit increase in emotional intensity</w:t>
      </w:r>
      <w:r w:rsidR="00804B41">
        <w:rPr>
          <w:szCs w:val="24"/>
        </w:rPr>
        <w:t xml:space="preserve"> increases </w:t>
      </w:r>
      <w:r w:rsidR="00804B41" w:rsidRPr="00804B41">
        <w:rPr>
          <w:szCs w:val="24"/>
        </w:rPr>
        <w:t xml:space="preserve">the odds of choosing </w:t>
      </w:r>
      <w:r w:rsidR="00804B41">
        <w:rPr>
          <w:szCs w:val="24"/>
        </w:rPr>
        <w:t xml:space="preserve">a disengagement strategy </w:t>
      </w:r>
      <w:r w:rsidR="00804B41" w:rsidRPr="00804B41">
        <w:rPr>
          <w:szCs w:val="24"/>
        </w:rPr>
        <w:t xml:space="preserve">by approximately </w:t>
      </w:r>
      <w:r w:rsidR="00804B41">
        <w:rPr>
          <w:szCs w:val="24"/>
        </w:rPr>
        <w:t>18</w:t>
      </w:r>
      <w:r w:rsidR="00804B41" w:rsidRPr="00804B41">
        <w:rPr>
          <w:szCs w:val="24"/>
        </w:rPr>
        <w:t>%</w:t>
      </w:r>
      <w:r w:rsidR="00804B41">
        <w:rPr>
          <w:szCs w:val="24"/>
        </w:rPr>
        <w:t>.</w:t>
      </w:r>
    </w:p>
    <w:p w14:paraId="70129D27" w14:textId="66650BF1" w:rsidR="00EB6E76" w:rsidRDefault="00EB6E76" w:rsidP="000967D7">
      <w:pPr>
        <w:spacing w:after="0" w:line="480" w:lineRule="auto"/>
        <w:ind w:left="0" w:firstLine="720"/>
        <w:rPr>
          <w:szCs w:val="24"/>
        </w:rPr>
      </w:pPr>
      <w:r>
        <w:rPr>
          <w:b/>
          <w:bCs/>
          <w:noProof/>
          <w:szCs w:val="24"/>
        </w:rPr>
        <mc:AlternateContent>
          <mc:Choice Requires="wpg">
            <w:drawing>
              <wp:anchor distT="0" distB="0" distL="114300" distR="114300" simplePos="0" relativeHeight="251669504" behindDoc="0" locked="0" layoutInCell="1" allowOverlap="1" wp14:anchorId="4D881855" wp14:editId="54C55FD1">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29" style="position:absolute;left:0;text-align:left;margin-left:-2.4pt;margin-top:25.7pt;width:474.9pt;height:438.4pt;z-index:251669504;mso-width-relative:margin;mso-height-relative:margin" coordorigin="-307,-130" coordsize="60315,5567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kwBtAztTMtlmt1vuFxu&#10;Vzul1u13vF5vV7vl9v1/wGBwWDwmFw2HxGJxWLxmNx0HgIC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">
                <v:shape id="Text Box 2" o:spid="_x0000_s1030"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v:textbox>
                </v:shape>
                <v:shape id="Picture 21" o:spid="_x0000_s1031"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">
                  <v:imagedata r:id="rId14" o:title="Timeline&#10;&#10;Description automatically generated with medium confidence"/>
                  <v:path arrowok="t"/>
                </v:shape>
                <w10:wrap type="square"/>
              </v:group>
            </w:pict>
          </mc:Fallback>
        </mc:AlternateContent>
      </w:r>
    </w:p>
    <w:p w14:paraId="1B283B18" w14:textId="77777777" w:rsidR="00EB6E76" w:rsidRDefault="00EB6E76" w:rsidP="000967D7">
      <w:pPr>
        <w:spacing w:after="0" w:line="480" w:lineRule="auto"/>
        <w:ind w:left="0" w:firstLine="720"/>
        <w:rPr>
          <w:szCs w:val="24"/>
        </w:rPr>
      </w:pPr>
    </w:p>
    <w:p w14:paraId="6A00A1E3" w14:textId="55320857" w:rsidR="009B3741" w:rsidRDefault="006D2182" w:rsidP="009B3741">
      <w:pPr>
        <w:spacing w:after="0" w:line="480" w:lineRule="auto"/>
        <w:ind w:left="0" w:firstLine="720"/>
        <w:rPr>
          <w:szCs w:val="24"/>
        </w:rPr>
      </w:pPr>
      <w:r>
        <w:rPr>
          <w:szCs w:val="24"/>
        </w:rPr>
        <w:t xml:space="preserve">Because it could be argued that a haunted house setting could elicit greater contra-hedonic regulation activity (i.e., downregulating positive emotion), we then constructed a series of </w:t>
      </w:r>
      <w:r>
        <w:rPr>
          <w:szCs w:val="24"/>
        </w:rPr>
        <w:lastRenderedPageBreak/>
        <w:t>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w:t>
      </w:r>
      <w:r w:rsidR="009B3741">
        <w:rPr>
          <w:szCs w:val="24"/>
        </w:rPr>
        <w:t xml:space="preserve">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traditional statistical thresholds of significance in model fit (ICC = 0.37; p = 0.04 when compared to null).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009B3741" w:rsidRPr="00021D66">
        <w:rPr>
          <w:szCs w:val="24"/>
        </w:rPr>
        <w:t>OR = 1</w:t>
      </w:r>
      <w:r w:rsidR="009B3741">
        <w:rPr>
          <w:szCs w:val="24"/>
        </w:rPr>
        <w:t>.42</w:t>
      </w:r>
      <w:r w:rsidR="009B3741" w:rsidRPr="00021D66">
        <w:rPr>
          <w:szCs w:val="24"/>
        </w:rPr>
        <w:t>, 95% CI = [</w:t>
      </w:r>
      <w:r w:rsidR="009B3741">
        <w:rPr>
          <w:szCs w:val="24"/>
        </w:rPr>
        <w:t>1.03</w:t>
      </w:r>
      <w:r w:rsidR="009B3741" w:rsidRPr="00021D66">
        <w:rPr>
          <w:szCs w:val="24"/>
        </w:rPr>
        <w:t>, 1.</w:t>
      </w:r>
      <w:r w:rsidR="009B3741">
        <w:rPr>
          <w:szCs w:val="24"/>
        </w:rPr>
        <w:t>98</w:t>
      </w:r>
      <w:r w:rsidR="009B3741" w:rsidRPr="00021D66">
        <w:rPr>
          <w:szCs w:val="24"/>
        </w:rPr>
        <w:t>], p = 0.</w:t>
      </w:r>
      <w:r w:rsidR="009B3741">
        <w:rPr>
          <w:szCs w:val="24"/>
        </w:rPr>
        <w:t xml:space="preserve">04). The model composition, </w:t>
      </w:r>
      <w:proofErr w:type="gramStart"/>
      <w:r w:rsidR="009B3741">
        <w:rPr>
          <w:szCs w:val="24"/>
        </w:rPr>
        <w:t>comparison</w:t>
      </w:r>
      <w:proofErr w:type="gramEnd"/>
      <w:r w:rsidR="009B3741">
        <w:rPr>
          <w:szCs w:val="24"/>
        </w:rPr>
        <w:t xml:space="preserve"> and results of all of these models can be found in </w:t>
      </w:r>
      <w:r w:rsidR="009B3741" w:rsidRPr="009B3741">
        <w:rPr>
          <w:b/>
          <w:bCs/>
          <w:szCs w:val="24"/>
        </w:rPr>
        <w:t>Table 1</w:t>
      </w:r>
      <w:r w:rsidR="009B3741">
        <w:rPr>
          <w:szCs w:val="24"/>
        </w:rPr>
        <w:t>.</w:t>
      </w:r>
    </w:p>
    <w:p w14:paraId="23FBDFDE" w14:textId="18A01678" w:rsidR="00D93AE7" w:rsidRPr="00D93AE7" w:rsidRDefault="00B720B2" w:rsidP="009B3741">
      <w:pPr>
        <w:spacing w:after="0" w:line="480" w:lineRule="auto"/>
        <w:ind w:left="0" w:firstLine="720"/>
        <w:rPr>
          <w:szCs w:val="24"/>
        </w:rPr>
      </w:pPr>
      <w:r w:rsidRPr="008C7178">
        <w:rPr>
          <w:b/>
          <w:szCs w:val="24"/>
        </w:rPr>
        <w:t xml:space="preserve">Regulatory strategy </w:t>
      </w:r>
      <w:r w:rsidR="00E21AFA">
        <w:rPr>
          <w:b/>
          <w:szCs w:val="24"/>
        </w:rPr>
        <w:t>usage</w:t>
      </w:r>
      <w:r w:rsidR="00E21AFA" w:rsidRPr="008C7178">
        <w:rPr>
          <w:b/>
          <w:szCs w:val="24"/>
        </w:rPr>
        <w:t xml:space="preserve"> </w:t>
      </w:r>
      <w:r w:rsidRPr="008C7178">
        <w:rPr>
          <w:b/>
          <w:szCs w:val="24"/>
        </w:rPr>
        <w:t xml:space="preserve">and intensity interact to predict regulatory success. </w:t>
      </w:r>
      <w:r w:rsidRPr="008C7178">
        <w:rPr>
          <w:szCs w:val="24"/>
        </w:rPr>
        <w:t>Following our emotional intensity analyses, we</w:t>
      </w:r>
      <w:r w:rsidR="00CB34D6">
        <w:rPr>
          <w:szCs w:val="24"/>
        </w:rPr>
        <w:t xml:space="preserve"> explored how strategy usage moderated the relationship between intensity and success,</w:t>
      </w:r>
      <w:r w:rsidRPr="008C7178">
        <w:rPr>
          <w:szCs w:val="24"/>
        </w:rPr>
        <w:t xml:space="preserve"> </w:t>
      </w:r>
      <w:r w:rsidR="007053D8">
        <w:rPr>
          <w:szCs w:val="24"/>
        </w:rPr>
        <w:t xml:space="preserve">as </w:t>
      </w:r>
      <w:r w:rsidRPr="008C7178">
        <w:rPr>
          <w:szCs w:val="24"/>
        </w:rPr>
        <w:t>high-intensity events using distraction should more successfully regulate emotions than high-intensity events using reappraisal</w:t>
      </w:r>
      <w:r w:rsidR="0047236C">
        <w:rPr>
          <w:szCs w:val="24"/>
        </w:rPr>
        <w:t xml:space="preserve"> </w:t>
      </w:r>
      <w:r w:rsidR="0047236C">
        <w:rPr>
          <w:szCs w:val="24"/>
        </w:rPr>
        <w:fldChar w:fldCharType="begin"/>
      </w:r>
      <w:r w:rsidR="007B47B5">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7236C">
        <w:rPr>
          <w:szCs w:val="24"/>
        </w:rPr>
        <w:fldChar w:fldCharType="separate"/>
      </w:r>
      <w:r w:rsidR="0047236C" w:rsidRPr="0047236C">
        <w:t>(Sheppes et al., 2011)</w:t>
      </w:r>
      <w:r w:rsidR="0047236C">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ICC = 0.42, p = 0.003) and found that interaction to be significant (β = 0.25, 95% CI = [0.09, 0.42], p = 0.003). However, a simple slopes analysis revealed a surprising finding: no relationship was observed between regulatory success and emotional intensity for events regulated via reappraisal (β = -0.03, 95% CI = [-0.16, 0.10], p = 0.70), but regulatory success was negatively associated with emotional intensity for distraction</w:t>
      </w:r>
      <w:r w:rsidR="00D47FF3">
        <w:rPr>
          <w:szCs w:val="24"/>
        </w:rPr>
        <w:t>-</w:t>
      </w:r>
      <w:r w:rsidRPr="008C7178">
        <w:rPr>
          <w:szCs w:val="24"/>
        </w:rPr>
        <w:t xml:space="preserve">regulated </w:t>
      </w:r>
      <w:r w:rsidRPr="008C7178">
        <w:rPr>
          <w:szCs w:val="24"/>
        </w:rPr>
        <w:lastRenderedPageBreak/>
        <w:t>events (β = -0.28, 95% CI = [-0.40, -0.16], p &lt; 0.001)</w:t>
      </w:r>
      <w:r w:rsidR="00EB0294">
        <w:rPr>
          <w:szCs w:val="24"/>
        </w:rPr>
        <w:t xml:space="preserve"> </w:t>
      </w:r>
      <w:r w:rsidR="00EB0294">
        <w:t>(</w:t>
      </w:r>
      <w:r w:rsidR="00EB0294">
        <w:rPr>
          <w:b/>
          <w:bCs/>
        </w:rPr>
        <w:t>Fig. 3</w:t>
      </w:r>
      <w:r w:rsidR="00EB0294" w:rsidRPr="00EB0294">
        <w:t>)</w:t>
      </w:r>
      <w:r w:rsidRPr="008C7178">
        <w:rPr>
          <w:szCs w:val="24"/>
        </w:rPr>
        <w:t xml:space="preserve">. </w:t>
      </w:r>
      <w:r w:rsidR="00804B41">
        <w:rPr>
          <w:szCs w:val="24"/>
        </w:rPr>
        <w:t xml:space="preserve">In other words, each standard deviation unit increase in emotional intensity yielded a -0.28 standard deviation decrease in the reported success of distraction, but not reappraisal, as an emotion regulation strategy. </w:t>
      </w:r>
      <w:r w:rsidRPr="008C7178">
        <w:rPr>
          <w:szCs w:val="24"/>
        </w:rPr>
        <w:t xml:space="preserve">As such, our data </w:t>
      </w:r>
      <w:r w:rsidR="00182F3C">
        <w:rPr>
          <w:szCs w:val="24"/>
        </w:rPr>
        <w:t>seems to suggest</w:t>
      </w:r>
      <w:r w:rsidRPr="008C7178">
        <w:rPr>
          <w:szCs w:val="24"/>
        </w:rPr>
        <w:t xml:space="preserve"> </w:t>
      </w:r>
      <w:r w:rsidR="008E6857">
        <w:rPr>
          <w:szCs w:val="24"/>
        </w:rPr>
        <w:t xml:space="preserve">the efficacy of using distraction within this </w:t>
      </w:r>
      <w:r w:rsidRPr="008C7178">
        <w:rPr>
          <w:szCs w:val="24"/>
        </w:rPr>
        <w:t xml:space="preserve">high-intensity, </w:t>
      </w:r>
      <w:r w:rsidR="00170D09">
        <w:rPr>
          <w:szCs w:val="24"/>
        </w:rPr>
        <w:t>quasi-natural</w:t>
      </w:r>
      <w:r w:rsidRPr="008C7178">
        <w:rPr>
          <w:szCs w:val="24"/>
        </w:rPr>
        <w:t>istic settin</w:t>
      </w:r>
      <w:r w:rsidR="008E6857">
        <w:rPr>
          <w:szCs w:val="24"/>
        </w:rPr>
        <w:t>g to be of a lesser magnitude than what had been found</w:t>
      </w:r>
      <w:r w:rsidR="00182F3C">
        <w:rPr>
          <w:szCs w:val="24"/>
        </w:rPr>
        <w:t xml:space="preserve"> in lab studies wherein distraction was used.</w:t>
      </w:r>
      <w:r w:rsidR="00EB6E76" w:rsidRPr="00EB6E76">
        <w:rPr>
          <w:b/>
          <w:noProof/>
          <w:szCs w:val="24"/>
        </w:rPr>
        <w:t xml:space="preserve"> </w:t>
      </w:r>
      <w:r w:rsidR="00EB6E76">
        <w:rPr>
          <w:b/>
          <w:noProof/>
          <w:szCs w:val="24"/>
        </w:rPr>
        <mc:AlternateContent>
          <mc:Choice Requires="wpg">
            <w:drawing>
              <wp:anchor distT="0" distB="0" distL="114300" distR="114300" simplePos="0" relativeHeight="251671552" behindDoc="0" locked="0" layoutInCell="1" allowOverlap="1" wp14:anchorId="687C4437" wp14:editId="6BEC71ED">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77777777"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32" style="position:absolute;left:0;text-align:left;margin-left:0;margin-top:220.9pt;width:466.75pt;height:418.2pt;z-index:251671552;mso-position-horizontal-relative:margin;mso-width-relative:margin;mso-height-relative:margin" coordorigin="3054,44388" coordsize="59278,5311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OiiigAooooAKKKKACiiigAoooo&#10;AKKKKACiiigAoor5y+CXirWtW/bI/aW0W+1i/vNG0mLwudO064uXe3sjLYzNL5MZO2PewBbaBuIB&#10;OaAPo2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uL+JXxq8BfB20hufG/jDRfCyTqzQLql7HDJOFxu8tCd0mMjO0HGRQB2lFfNv&#10;h/8A4KOfs3+JtW/s6z+Kemw3G7bv1C0urKHrj/XTRJHj33Yr6E0PXNN8TaTa6ro+oWuq6XdxiW3v&#10;bGZZoZkPRkdSVYe4NHmBer5e+Af/ACfJ+1Z/1x8Jf+m+evqGvl74B/8AJ8n7Vn/XHwl/6b56APqG&#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5e+Af/&#10;ACfJ+1Z/1x8Jf+m+evqGvl74B/8AJ8n7Vn/XHwl/6b56APqG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XvgH/wAn&#10;yftWf9cfCX/pvnr6hr5e+Af/ACfJ+1Z/1x8Jf+m+egD6h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l74B/8AJ8n7&#10;Vn/XHwl/6b56+oa+XvgH/wAnyftWf9cfCX/pvnoA+oa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5e+Af/ACfJ+1Z/&#10;1x8Jf+m+evqGvl74B/8AJ8n7Vn/XHwl/6b56APqG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XvgH/wAnyftWf9cf&#10;CX/pvnr6hr5e+Af/ACfJ+1Z/1x8Jf+m+egD6h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vl74B/8AJ8n7Vn/XHwl/&#10;6b56+oa+XvgH/wAnyftWf9cfCX/pvnoA+oa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rl/G3xU8F/DWKCXxf4v0HwrHO2yJ9b1OCzEjYzhTIy5OPSgDqKK83&#10;0X9pX4ReJNUttM0j4qeCdV1K5bZBZ2XiKzmmlb+6qLISx9gK9HVgygg5B5BFAC0UUUAFFFFABRRR&#10;QAUUUUAFfL3wD/5Pk/as/wCuPhL/ANN89fUNfL3wD/5Pk/as/wCuPhL/ANN89AH1D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&#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L3wD/5Pk/as/wCuPhL/ANN89fUNfL3wD/5Pk/as/wCu&#10;PhL/ANN89AH1DRRRQAUUUUAFFcz40+J3g74bwwzeLfFmh+Fops+VJrWpQ2avjrtMjLn8Kd4N+JXh&#10;H4jW8k/hPxTovieCPG+XRtRhu1XPTJjZgKAOk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5e+Af/J8n7Vn/XHwl/6b&#10;56+oa+XvgH/yfJ+1Z/1x8Jf+m+egD6h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3"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16" o:title=""/>
                </v:shape>
                <v:shapetype id="_x0000_t202" coordsize="21600,21600" o:spt="202" path="m,l,21600r21600,l21600,xe">
                  <v:stroke joinstyle="miter"/>
                  <v:path gradientshapeok="t" o:connecttype="rect"/>
                </v:shapetype>
                <v:shape id="Text Box 2" o:spid="_x0000_s1034"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77777777"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v:textbox>
                </v:shape>
                <w10:wrap type="topAndBottom" anchorx="margin"/>
              </v:group>
            </w:pict>
          </mc:Fallback>
        </mc:AlternateContent>
      </w:r>
    </w:p>
    <w:p w14:paraId="06105DDA" w14:textId="2228B8E6" w:rsidR="0024610B" w:rsidRDefault="0024610B">
      <w:pPr>
        <w:spacing w:after="160" w:line="259" w:lineRule="auto"/>
        <w:ind w:left="0" w:firstLine="0"/>
        <w:jc w:val="left"/>
        <w:rPr>
          <w:b/>
          <w:szCs w:val="24"/>
        </w:rPr>
        <w:sectPr w:rsidR="0024610B" w:rsidSect="0024610B">
          <w:headerReference w:type="even" r:id="rId17"/>
          <w:headerReference w:type="default" r:id="rId18"/>
          <w:headerReference w:type="first" r:id="rId19"/>
          <w:pgSz w:w="12240" w:h="15840" w:code="1"/>
          <w:pgMar w:top="1440" w:right="1440" w:bottom="1440" w:left="1440" w:header="763" w:footer="720" w:gutter="0"/>
          <w:cols w:space="720"/>
          <w:docGrid w:linePitch="326"/>
        </w:sectPr>
      </w:pPr>
    </w:p>
    <w:tbl>
      <w:tblPr>
        <w:tblW w:w="17560" w:type="dxa"/>
        <w:tblLook w:val="04A0" w:firstRow="1" w:lastRow="0" w:firstColumn="1" w:lastColumn="0" w:noHBand="0" w:noVBand="1"/>
      </w:tblPr>
      <w:tblGrid>
        <w:gridCol w:w="2409"/>
        <w:gridCol w:w="2087"/>
        <w:gridCol w:w="2282"/>
        <w:gridCol w:w="1362"/>
        <w:gridCol w:w="1340"/>
        <w:gridCol w:w="1540"/>
        <w:gridCol w:w="1380"/>
        <w:gridCol w:w="1560"/>
        <w:gridCol w:w="1260"/>
        <w:gridCol w:w="700"/>
        <w:gridCol w:w="820"/>
        <w:gridCol w:w="820"/>
      </w:tblGrid>
      <w:tr w:rsidR="0024610B" w:rsidRPr="007053D8" w14:paraId="769BB9D5" w14:textId="77777777" w:rsidTr="00532284">
        <w:trPr>
          <w:trHeight w:val="420"/>
        </w:trPr>
        <w:tc>
          <w:tcPr>
            <w:tcW w:w="8140" w:type="dxa"/>
            <w:gridSpan w:val="4"/>
            <w:tcBorders>
              <w:top w:val="single" w:sz="4" w:space="0" w:color="auto"/>
              <w:left w:val="nil"/>
              <w:bottom w:val="nil"/>
              <w:right w:val="nil"/>
            </w:tcBorders>
            <w:shd w:val="clear" w:color="auto" w:fill="auto"/>
            <w:noWrap/>
            <w:vAlign w:val="bottom"/>
            <w:hideMark/>
          </w:tcPr>
          <w:p w14:paraId="69EDCCCA" w14:textId="77777777" w:rsidR="0024610B" w:rsidRPr="007053D8" w:rsidRDefault="0024610B" w:rsidP="00532284">
            <w:pPr>
              <w:spacing w:after="0" w:line="240" w:lineRule="auto"/>
              <w:ind w:left="0" w:firstLine="0"/>
              <w:jc w:val="center"/>
              <w:rPr>
                <w:b/>
                <w:bCs/>
                <w:sz w:val="44"/>
                <w:szCs w:val="44"/>
              </w:rPr>
            </w:pPr>
            <w:r w:rsidRPr="007053D8">
              <w:rPr>
                <w:b/>
                <w:bCs/>
                <w:sz w:val="44"/>
                <w:szCs w:val="44"/>
              </w:rPr>
              <w:lastRenderedPageBreak/>
              <w:t>Model Details</w:t>
            </w:r>
          </w:p>
        </w:tc>
        <w:tc>
          <w:tcPr>
            <w:tcW w:w="1340" w:type="dxa"/>
            <w:vMerge w:val="restart"/>
            <w:tcBorders>
              <w:top w:val="single" w:sz="4" w:space="0" w:color="auto"/>
              <w:left w:val="nil"/>
              <w:bottom w:val="single" w:sz="8" w:space="0" w:color="000000"/>
              <w:right w:val="nil"/>
            </w:tcBorders>
            <w:shd w:val="clear" w:color="auto" w:fill="auto"/>
            <w:vAlign w:val="center"/>
            <w:hideMark/>
          </w:tcPr>
          <w:p w14:paraId="62D6475C"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540" w:type="dxa"/>
            <w:vMerge w:val="restart"/>
            <w:tcBorders>
              <w:top w:val="single" w:sz="4" w:space="0" w:color="auto"/>
              <w:left w:val="nil"/>
              <w:bottom w:val="single" w:sz="8" w:space="0" w:color="000000"/>
              <w:right w:val="nil"/>
            </w:tcBorders>
            <w:shd w:val="clear" w:color="auto" w:fill="auto"/>
            <w:noWrap/>
            <w:vAlign w:val="center"/>
            <w:hideMark/>
          </w:tcPr>
          <w:p w14:paraId="517C766D"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Observations</w:t>
            </w:r>
          </w:p>
        </w:tc>
        <w:tc>
          <w:tcPr>
            <w:tcW w:w="1380" w:type="dxa"/>
            <w:vMerge w:val="restart"/>
            <w:tcBorders>
              <w:top w:val="single" w:sz="4" w:space="0" w:color="auto"/>
              <w:left w:val="nil"/>
              <w:bottom w:val="single" w:sz="8" w:space="0" w:color="000000"/>
              <w:right w:val="nil"/>
            </w:tcBorders>
            <w:shd w:val="clear" w:color="auto" w:fill="auto"/>
            <w:noWrap/>
            <w:vAlign w:val="center"/>
            <w:hideMark/>
          </w:tcPr>
          <w:p w14:paraId="2ED823EB"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Null ICC</w:t>
            </w:r>
          </w:p>
        </w:tc>
        <w:tc>
          <w:tcPr>
            <w:tcW w:w="1560" w:type="dxa"/>
            <w:vMerge w:val="restart"/>
            <w:tcBorders>
              <w:top w:val="single" w:sz="4" w:space="0" w:color="auto"/>
              <w:left w:val="nil"/>
              <w:bottom w:val="single" w:sz="8" w:space="0" w:color="000000"/>
              <w:right w:val="nil"/>
            </w:tcBorders>
            <w:shd w:val="clear" w:color="auto" w:fill="auto"/>
            <w:vAlign w:val="center"/>
            <w:hideMark/>
          </w:tcPr>
          <w:p w14:paraId="34E6AC90" w14:textId="77777777" w:rsidR="0024610B" w:rsidRPr="007053D8" w:rsidRDefault="0024610B" w:rsidP="00532284">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60" w:type="dxa"/>
            <w:vMerge w:val="restart"/>
            <w:tcBorders>
              <w:top w:val="single" w:sz="4" w:space="0" w:color="auto"/>
              <w:left w:val="nil"/>
              <w:bottom w:val="single" w:sz="8" w:space="0" w:color="000000"/>
              <w:right w:val="nil"/>
            </w:tcBorders>
            <w:shd w:val="clear" w:color="auto" w:fill="auto"/>
            <w:vAlign w:val="center"/>
            <w:hideMark/>
          </w:tcPr>
          <w:p w14:paraId="1076E103"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Model Significance</w:t>
            </w:r>
          </w:p>
        </w:tc>
        <w:tc>
          <w:tcPr>
            <w:tcW w:w="2340" w:type="dxa"/>
            <w:gridSpan w:val="3"/>
            <w:tcBorders>
              <w:top w:val="single" w:sz="4" w:space="0" w:color="auto"/>
              <w:left w:val="nil"/>
              <w:bottom w:val="nil"/>
              <w:right w:val="nil"/>
            </w:tcBorders>
            <w:shd w:val="clear" w:color="auto" w:fill="auto"/>
            <w:noWrap/>
            <w:vAlign w:val="bottom"/>
            <w:hideMark/>
          </w:tcPr>
          <w:p w14:paraId="3BA2FB9E"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Affective Intensity (z)</w:t>
            </w:r>
          </w:p>
        </w:tc>
      </w:tr>
      <w:tr w:rsidR="0024610B" w:rsidRPr="007053D8" w14:paraId="08582F12" w14:textId="77777777" w:rsidTr="00532284">
        <w:trPr>
          <w:trHeight w:val="585"/>
        </w:trPr>
        <w:tc>
          <w:tcPr>
            <w:tcW w:w="2409" w:type="dxa"/>
            <w:tcBorders>
              <w:top w:val="nil"/>
              <w:left w:val="nil"/>
              <w:bottom w:val="single" w:sz="8" w:space="0" w:color="auto"/>
              <w:right w:val="nil"/>
            </w:tcBorders>
            <w:shd w:val="clear" w:color="auto" w:fill="auto"/>
            <w:noWrap/>
            <w:vAlign w:val="bottom"/>
            <w:hideMark/>
          </w:tcPr>
          <w:p w14:paraId="4F350D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utcome</w:t>
            </w:r>
          </w:p>
        </w:tc>
        <w:tc>
          <w:tcPr>
            <w:tcW w:w="2087" w:type="dxa"/>
            <w:tcBorders>
              <w:top w:val="nil"/>
              <w:left w:val="nil"/>
              <w:bottom w:val="single" w:sz="8" w:space="0" w:color="auto"/>
              <w:right w:val="nil"/>
            </w:tcBorders>
            <w:shd w:val="clear" w:color="auto" w:fill="auto"/>
            <w:noWrap/>
            <w:vAlign w:val="bottom"/>
            <w:hideMark/>
          </w:tcPr>
          <w:p w14:paraId="415886AC"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Emotions Included</w:t>
            </w:r>
          </w:p>
        </w:tc>
        <w:tc>
          <w:tcPr>
            <w:tcW w:w="2282" w:type="dxa"/>
            <w:tcBorders>
              <w:top w:val="nil"/>
              <w:left w:val="nil"/>
              <w:bottom w:val="single" w:sz="8" w:space="0" w:color="auto"/>
              <w:right w:val="nil"/>
            </w:tcBorders>
            <w:shd w:val="clear" w:color="auto" w:fill="auto"/>
            <w:noWrap/>
            <w:vAlign w:val="bottom"/>
            <w:hideMark/>
          </w:tcPr>
          <w:p w14:paraId="7C333C43"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Data Collection Time</w:t>
            </w:r>
          </w:p>
        </w:tc>
        <w:tc>
          <w:tcPr>
            <w:tcW w:w="1362" w:type="dxa"/>
            <w:tcBorders>
              <w:top w:val="nil"/>
              <w:left w:val="nil"/>
              <w:bottom w:val="single" w:sz="8" w:space="0" w:color="auto"/>
              <w:right w:val="nil"/>
            </w:tcBorders>
            <w:shd w:val="clear" w:color="auto" w:fill="auto"/>
            <w:noWrap/>
            <w:vAlign w:val="bottom"/>
            <w:hideMark/>
          </w:tcPr>
          <w:p w14:paraId="549BD6FE"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0" w:type="dxa"/>
            <w:vMerge/>
            <w:tcBorders>
              <w:top w:val="single" w:sz="4" w:space="0" w:color="auto"/>
              <w:left w:val="nil"/>
              <w:bottom w:val="single" w:sz="8" w:space="0" w:color="000000"/>
              <w:right w:val="nil"/>
            </w:tcBorders>
            <w:vAlign w:val="center"/>
            <w:hideMark/>
          </w:tcPr>
          <w:p w14:paraId="7993A377" w14:textId="77777777" w:rsidR="0024610B" w:rsidRPr="007053D8" w:rsidRDefault="0024610B" w:rsidP="00532284">
            <w:pPr>
              <w:spacing w:after="0" w:line="240" w:lineRule="auto"/>
              <w:ind w:left="0" w:firstLine="0"/>
              <w:jc w:val="left"/>
              <w:rPr>
                <w:b/>
                <w:bCs/>
                <w:sz w:val="20"/>
                <w:szCs w:val="20"/>
              </w:rPr>
            </w:pPr>
          </w:p>
        </w:tc>
        <w:tc>
          <w:tcPr>
            <w:tcW w:w="1540" w:type="dxa"/>
            <w:vMerge/>
            <w:tcBorders>
              <w:top w:val="single" w:sz="4" w:space="0" w:color="auto"/>
              <w:left w:val="nil"/>
              <w:bottom w:val="single" w:sz="8" w:space="0" w:color="000000"/>
              <w:right w:val="nil"/>
            </w:tcBorders>
            <w:vAlign w:val="center"/>
            <w:hideMark/>
          </w:tcPr>
          <w:p w14:paraId="2FF2FA3A" w14:textId="77777777" w:rsidR="0024610B" w:rsidRPr="007053D8" w:rsidRDefault="0024610B" w:rsidP="00532284">
            <w:pPr>
              <w:spacing w:after="0" w:line="240" w:lineRule="auto"/>
              <w:ind w:left="0" w:firstLine="0"/>
              <w:jc w:val="left"/>
              <w:rPr>
                <w:b/>
                <w:bCs/>
                <w:sz w:val="20"/>
                <w:szCs w:val="20"/>
              </w:rPr>
            </w:pPr>
          </w:p>
        </w:tc>
        <w:tc>
          <w:tcPr>
            <w:tcW w:w="1380" w:type="dxa"/>
            <w:vMerge/>
            <w:tcBorders>
              <w:top w:val="single" w:sz="4" w:space="0" w:color="auto"/>
              <w:left w:val="nil"/>
              <w:bottom w:val="single" w:sz="8" w:space="0" w:color="000000"/>
              <w:right w:val="nil"/>
            </w:tcBorders>
            <w:vAlign w:val="center"/>
            <w:hideMark/>
          </w:tcPr>
          <w:p w14:paraId="17764F6D" w14:textId="77777777" w:rsidR="0024610B" w:rsidRPr="007053D8" w:rsidRDefault="0024610B" w:rsidP="00532284">
            <w:pPr>
              <w:spacing w:after="0" w:line="240" w:lineRule="auto"/>
              <w:ind w:left="0" w:firstLine="0"/>
              <w:jc w:val="left"/>
              <w:rPr>
                <w:b/>
                <w:bCs/>
                <w:sz w:val="20"/>
                <w:szCs w:val="20"/>
              </w:rPr>
            </w:pPr>
          </w:p>
        </w:tc>
        <w:tc>
          <w:tcPr>
            <w:tcW w:w="1560" w:type="dxa"/>
            <w:vMerge/>
            <w:tcBorders>
              <w:top w:val="single" w:sz="4" w:space="0" w:color="auto"/>
              <w:left w:val="nil"/>
              <w:bottom w:val="single" w:sz="8" w:space="0" w:color="000000"/>
              <w:right w:val="nil"/>
            </w:tcBorders>
            <w:vAlign w:val="center"/>
            <w:hideMark/>
          </w:tcPr>
          <w:p w14:paraId="30D1BF99" w14:textId="77777777" w:rsidR="0024610B" w:rsidRPr="007053D8" w:rsidRDefault="0024610B" w:rsidP="00532284">
            <w:pPr>
              <w:spacing w:after="0" w:line="240" w:lineRule="auto"/>
              <w:ind w:left="0" w:firstLine="0"/>
              <w:jc w:val="left"/>
              <w:rPr>
                <w:b/>
                <w:bCs/>
                <w:i/>
                <w:iCs/>
                <w:sz w:val="20"/>
                <w:szCs w:val="20"/>
              </w:rPr>
            </w:pPr>
          </w:p>
        </w:tc>
        <w:tc>
          <w:tcPr>
            <w:tcW w:w="1260" w:type="dxa"/>
            <w:vMerge/>
            <w:tcBorders>
              <w:top w:val="single" w:sz="4" w:space="0" w:color="auto"/>
              <w:left w:val="nil"/>
              <w:bottom w:val="single" w:sz="8" w:space="0" w:color="000000"/>
              <w:right w:val="nil"/>
            </w:tcBorders>
            <w:vAlign w:val="center"/>
            <w:hideMark/>
          </w:tcPr>
          <w:p w14:paraId="79B0107E" w14:textId="77777777" w:rsidR="0024610B" w:rsidRPr="007053D8" w:rsidRDefault="0024610B" w:rsidP="00532284">
            <w:pPr>
              <w:spacing w:after="0" w:line="240" w:lineRule="auto"/>
              <w:ind w:left="0" w:firstLine="0"/>
              <w:jc w:val="left"/>
              <w:rPr>
                <w:b/>
                <w:bCs/>
                <w:sz w:val="20"/>
                <w:szCs w:val="20"/>
              </w:rPr>
            </w:pPr>
          </w:p>
        </w:tc>
        <w:tc>
          <w:tcPr>
            <w:tcW w:w="700" w:type="dxa"/>
            <w:tcBorders>
              <w:top w:val="nil"/>
              <w:left w:val="nil"/>
              <w:bottom w:val="single" w:sz="8" w:space="0" w:color="auto"/>
              <w:right w:val="nil"/>
            </w:tcBorders>
            <w:shd w:val="clear" w:color="auto" w:fill="auto"/>
            <w:vAlign w:val="center"/>
            <w:hideMark/>
          </w:tcPr>
          <w:p w14:paraId="7275AFA6"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dds Ratio</w:t>
            </w:r>
          </w:p>
        </w:tc>
        <w:tc>
          <w:tcPr>
            <w:tcW w:w="820" w:type="dxa"/>
            <w:tcBorders>
              <w:top w:val="nil"/>
              <w:left w:val="nil"/>
              <w:bottom w:val="single" w:sz="8" w:space="0" w:color="auto"/>
              <w:right w:val="nil"/>
            </w:tcBorders>
            <w:shd w:val="clear" w:color="auto" w:fill="auto"/>
            <w:vAlign w:val="center"/>
            <w:hideMark/>
          </w:tcPr>
          <w:p w14:paraId="27E07981"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Lower Bound ^</w:t>
            </w:r>
          </w:p>
        </w:tc>
        <w:tc>
          <w:tcPr>
            <w:tcW w:w="820" w:type="dxa"/>
            <w:tcBorders>
              <w:top w:val="nil"/>
              <w:left w:val="nil"/>
              <w:bottom w:val="single" w:sz="8" w:space="0" w:color="auto"/>
              <w:right w:val="nil"/>
            </w:tcBorders>
            <w:shd w:val="clear" w:color="auto" w:fill="auto"/>
            <w:vAlign w:val="center"/>
            <w:hideMark/>
          </w:tcPr>
          <w:p w14:paraId="69A209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Upper Bound ^</w:t>
            </w:r>
          </w:p>
        </w:tc>
      </w:tr>
      <w:tr w:rsidR="0024610B" w:rsidRPr="007053D8" w14:paraId="5536F774"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3A128740"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73DB878D"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47EC1C3E"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48043F47"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65FC6EF1" w14:textId="77777777" w:rsidR="0024610B" w:rsidRPr="007053D8" w:rsidRDefault="0024610B" w:rsidP="00532284">
            <w:pPr>
              <w:spacing w:after="0" w:line="240" w:lineRule="auto"/>
              <w:ind w:left="0" w:firstLine="0"/>
              <w:jc w:val="center"/>
              <w:rPr>
                <w:sz w:val="22"/>
              </w:rPr>
            </w:pPr>
            <w:r w:rsidRPr="007053D8">
              <w:rPr>
                <w:sz w:val="22"/>
              </w:rPr>
              <w:t>90</w:t>
            </w:r>
          </w:p>
        </w:tc>
        <w:tc>
          <w:tcPr>
            <w:tcW w:w="1540" w:type="dxa"/>
            <w:vMerge w:val="restart"/>
            <w:tcBorders>
              <w:top w:val="nil"/>
              <w:left w:val="nil"/>
              <w:bottom w:val="single" w:sz="4" w:space="0" w:color="000000"/>
              <w:right w:val="nil"/>
            </w:tcBorders>
            <w:shd w:val="clear" w:color="auto" w:fill="auto"/>
            <w:noWrap/>
            <w:vAlign w:val="center"/>
            <w:hideMark/>
          </w:tcPr>
          <w:p w14:paraId="2038FFD3" w14:textId="77777777" w:rsidR="0024610B" w:rsidRPr="007053D8" w:rsidRDefault="0024610B" w:rsidP="00532284">
            <w:pPr>
              <w:spacing w:after="0" w:line="240" w:lineRule="auto"/>
              <w:ind w:left="0" w:firstLine="0"/>
              <w:jc w:val="center"/>
              <w:rPr>
                <w:sz w:val="22"/>
              </w:rPr>
            </w:pPr>
            <w:r w:rsidRPr="007053D8">
              <w:rPr>
                <w:sz w:val="22"/>
              </w:rPr>
              <w:t>397</w:t>
            </w:r>
          </w:p>
        </w:tc>
        <w:tc>
          <w:tcPr>
            <w:tcW w:w="1380" w:type="dxa"/>
            <w:vMerge w:val="restart"/>
            <w:tcBorders>
              <w:top w:val="nil"/>
              <w:left w:val="nil"/>
              <w:bottom w:val="single" w:sz="4" w:space="0" w:color="000000"/>
              <w:right w:val="nil"/>
            </w:tcBorders>
            <w:shd w:val="clear" w:color="auto" w:fill="auto"/>
            <w:noWrap/>
            <w:vAlign w:val="center"/>
            <w:hideMark/>
          </w:tcPr>
          <w:p w14:paraId="45BB0730" w14:textId="77777777" w:rsidR="0024610B" w:rsidRPr="007053D8" w:rsidRDefault="0024610B" w:rsidP="00532284">
            <w:pPr>
              <w:spacing w:after="0" w:line="240" w:lineRule="auto"/>
              <w:ind w:left="0" w:firstLine="0"/>
              <w:jc w:val="center"/>
              <w:rPr>
                <w:sz w:val="22"/>
              </w:rPr>
            </w:pPr>
            <w:r w:rsidRPr="007053D8">
              <w:rPr>
                <w:sz w:val="22"/>
              </w:rPr>
              <w:t>0.34</w:t>
            </w:r>
          </w:p>
        </w:tc>
        <w:tc>
          <w:tcPr>
            <w:tcW w:w="1560" w:type="dxa"/>
            <w:tcBorders>
              <w:top w:val="nil"/>
              <w:left w:val="nil"/>
              <w:bottom w:val="nil"/>
              <w:right w:val="nil"/>
            </w:tcBorders>
            <w:shd w:val="clear" w:color="000000" w:fill="D9D9D9"/>
            <w:noWrap/>
            <w:vAlign w:val="center"/>
            <w:hideMark/>
          </w:tcPr>
          <w:p w14:paraId="330F857E"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7581106E"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3604E1C" w14:textId="77777777" w:rsidR="0024610B" w:rsidRPr="007053D8" w:rsidRDefault="0024610B" w:rsidP="00532284">
            <w:pPr>
              <w:spacing w:after="0" w:line="240" w:lineRule="auto"/>
              <w:ind w:left="0" w:firstLine="0"/>
              <w:jc w:val="center"/>
              <w:rPr>
                <w:sz w:val="22"/>
              </w:rPr>
            </w:pPr>
            <w:r w:rsidRPr="007053D8">
              <w:rPr>
                <w:sz w:val="22"/>
              </w:rPr>
              <w:t>1.27</w:t>
            </w:r>
          </w:p>
        </w:tc>
        <w:tc>
          <w:tcPr>
            <w:tcW w:w="820" w:type="dxa"/>
            <w:tcBorders>
              <w:top w:val="nil"/>
              <w:left w:val="nil"/>
              <w:bottom w:val="nil"/>
              <w:right w:val="nil"/>
            </w:tcBorders>
            <w:shd w:val="clear" w:color="000000" w:fill="D9D9D9"/>
            <w:noWrap/>
            <w:vAlign w:val="center"/>
            <w:hideMark/>
          </w:tcPr>
          <w:p w14:paraId="50A175A4" w14:textId="77777777" w:rsidR="0024610B" w:rsidRPr="007053D8" w:rsidRDefault="0024610B" w:rsidP="00532284">
            <w:pPr>
              <w:spacing w:after="0" w:line="240" w:lineRule="auto"/>
              <w:ind w:left="0" w:firstLine="0"/>
              <w:jc w:val="center"/>
              <w:rPr>
                <w:sz w:val="22"/>
              </w:rPr>
            </w:pPr>
            <w:r w:rsidRPr="007053D8">
              <w:rPr>
                <w:sz w:val="22"/>
              </w:rPr>
              <w:t>0.93</w:t>
            </w:r>
          </w:p>
        </w:tc>
        <w:tc>
          <w:tcPr>
            <w:tcW w:w="820" w:type="dxa"/>
            <w:tcBorders>
              <w:top w:val="nil"/>
              <w:left w:val="nil"/>
              <w:bottom w:val="nil"/>
              <w:right w:val="nil"/>
            </w:tcBorders>
            <w:shd w:val="clear" w:color="000000" w:fill="D9D9D9"/>
            <w:noWrap/>
            <w:vAlign w:val="center"/>
            <w:hideMark/>
          </w:tcPr>
          <w:p w14:paraId="5D2AFCF4" w14:textId="77777777" w:rsidR="0024610B" w:rsidRPr="007053D8" w:rsidRDefault="0024610B" w:rsidP="00532284">
            <w:pPr>
              <w:spacing w:after="0" w:line="240" w:lineRule="auto"/>
              <w:ind w:left="0" w:firstLine="0"/>
              <w:jc w:val="center"/>
              <w:rPr>
                <w:sz w:val="22"/>
              </w:rPr>
            </w:pPr>
            <w:r w:rsidRPr="007053D8">
              <w:rPr>
                <w:sz w:val="22"/>
              </w:rPr>
              <w:t>1.73</w:t>
            </w:r>
          </w:p>
        </w:tc>
      </w:tr>
      <w:tr w:rsidR="0024610B" w:rsidRPr="007053D8" w14:paraId="20827663" w14:textId="77777777" w:rsidTr="00532284">
        <w:trPr>
          <w:trHeight w:val="360"/>
        </w:trPr>
        <w:tc>
          <w:tcPr>
            <w:tcW w:w="2409" w:type="dxa"/>
            <w:vMerge/>
            <w:tcBorders>
              <w:top w:val="nil"/>
              <w:left w:val="nil"/>
              <w:bottom w:val="single" w:sz="4" w:space="0" w:color="000000"/>
              <w:right w:val="nil"/>
            </w:tcBorders>
            <w:vAlign w:val="center"/>
            <w:hideMark/>
          </w:tcPr>
          <w:p w14:paraId="38BFFCA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384D4307"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71136A4"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3A69F5EA"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0E0BDEAA"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869CC4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0DCE2280"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380E3B3A" w14:textId="77777777" w:rsidR="0024610B" w:rsidRPr="007053D8" w:rsidRDefault="0024610B" w:rsidP="00532284">
            <w:pPr>
              <w:spacing w:after="0" w:line="240" w:lineRule="auto"/>
              <w:ind w:left="0" w:firstLine="0"/>
              <w:jc w:val="center"/>
              <w:rPr>
                <w:sz w:val="22"/>
              </w:rPr>
            </w:pPr>
            <w:r w:rsidRPr="007053D8">
              <w:rPr>
                <w:sz w:val="22"/>
              </w:rPr>
              <w:t>2.64</w:t>
            </w:r>
          </w:p>
        </w:tc>
        <w:tc>
          <w:tcPr>
            <w:tcW w:w="1260" w:type="dxa"/>
            <w:tcBorders>
              <w:top w:val="nil"/>
              <w:left w:val="nil"/>
              <w:bottom w:val="single" w:sz="4" w:space="0" w:color="auto"/>
              <w:right w:val="single" w:sz="4" w:space="0" w:color="auto"/>
            </w:tcBorders>
            <w:shd w:val="clear" w:color="auto" w:fill="auto"/>
            <w:noWrap/>
            <w:vAlign w:val="center"/>
            <w:hideMark/>
          </w:tcPr>
          <w:p w14:paraId="1502F8CA"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2E0F1342"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single" w:sz="4" w:space="0" w:color="auto"/>
              <w:right w:val="nil"/>
            </w:tcBorders>
            <w:shd w:val="clear" w:color="auto" w:fill="auto"/>
            <w:noWrap/>
            <w:vAlign w:val="center"/>
            <w:hideMark/>
          </w:tcPr>
          <w:p w14:paraId="13629575"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80C721C" w14:textId="77777777" w:rsidR="0024610B" w:rsidRPr="007053D8" w:rsidRDefault="0024610B" w:rsidP="00532284">
            <w:pPr>
              <w:spacing w:after="0" w:line="240" w:lineRule="auto"/>
              <w:ind w:left="0" w:firstLine="0"/>
              <w:jc w:val="center"/>
              <w:rPr>
                <w:sz w:val="22"/>
              </w:rPr>
            </w:pPr>
            <w:r w:rsidRPr="007053D8">
              <w:rPr>
                <w:sz w:val="22"/>
              </w:rPr>
              <w:t>1.71</w:t>
            </w:r>
          </w:p>
        </w:tc>
      </w:tr>
      <w:tr w:rsidR="0024610B" w:rsidRPr="007053D8" w14:paraId="3B5F49BB"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804821D"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70007DA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5DE272AC"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3561111"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7D99830" w14:textId="77777777" w:rsidR="0024610B" w:rsidRPr="007053D8" w:rsidRDefault="0024610B" w:rsidP="00532284">
            <w:pPr>
              <w:spacing w:after="0" w:line="240" w:lineRule="auto"/>
              <w:ind w:left="0" w:firstLine="0"/>
              <w:jc w:val="center"/>
              <w:rPr>
                <w:sz w:val="22"/>
              </w:rPr>
            </w:pPr>
            <w:r w:rsidRPr="007053D8">
              <w:rPr>
                <w:sz w:val="22"/>
              </w:rPr>
              <w:t>89</w:t>
            </w:r>
          </w:p>
        </w:tc>
        <w:tc>
          <w:tcPr>
            <w:tcW w:w="1540" w:type="dxa"/>
            <w:vMerge w:val="restart"/>
            <w:tcBorders>
              <w:top w:val="nil"/>
              <w:left w:val="nil"/>
              <w:bottom w:val="single" w:sz="4" w:space="0" w:color="000000"/>
              <w:right w:val="nil"/>
            </w:tcBorders>
            <w:shd w:val="clear" w:color="auto" w:fill="auto"/>
            <w:noWrap/>
            <w:vAlign w:val="center"/>
            <w:hideMark/>
          </w:tcPr>
          <w:p w14:paraId="61B02933" w14:textId="77777777" w:rsidR="0024610B" w:rsidRPr="007053D8" w:rsidRDefault="0024610B" w:rsidP="00532284">
            <w:pPr>
              <w:spacing w:after="0" w:line="240" w:lineRule="auto"/>
              <w:ind w:left="0" w:firstLine="0"/>
              <w:jc w:val="center"/>
              <w:rPr>
                <w:sz w:val="22"/>
              </w:rPr>
            </w:pPr>
            <w:r w:rsidRPr="007053D8">
              <w:rPr>
                <w:sz w:val="22"/>
              </w:rPr>
              <w:t>360</w:t>
            </w:r>
          </w:p>
        </w:tc>
        <w:tc>
          <w:tcPr>
            <w:tcW w:w="1380" w:type="dxa"/>
            <w:vMerge w:val="restart"/>
            <w:tcBorders>
              <w:top w:val="nil"/>
              <w:left w:val="nil"/>
              <w:bottom w:val="single" w:sz="4" w:space="0" w:color="000000"/>
              <w:right w:val="nil"/>
            </w:tcBorders>
            <w:shd w:val="clear" w:color="auto" w:fill="auto"/>
            <w:noWrap/>
            <w:vAlign w:val="center"/>
            <w:hideMark/>
          </w:tcPr>
          <w:p w14:paraId="3E297978" w14:textId="77777777" w:rsidR="0024610B" w:rsidRPr="007053D8" w:rsidRDefault="0024610B" w:rsidP="00532284">
            <w:pPr>
              <w:spacing w:after="0" w:line="240" w:lineRule="auto"/>
              <w:ind w:left="0" w:firstLine="0"/>
              <w:jc w:val="center"/>
              <w:rPr>
                <w:sz w:val="22"/>
              </w:rPr>
            </w:pPr>
            <w:r w:rsidRPr="007053D8">
              <w:rPr>
                <w:sz w:val="22"/>
              </w:rPr>
              <w:t>0.36</w:t>
            </w:r>
          </w:p>
        </w:tc>
        <w:tc>
          <w:tcPr>
            <w:tcW w:w="1560" w:type="dxa"/>
            <w:tcBorders>
              <w:top w:val="nil"/>
              <w:left w:val="nil"/>
              <w:bottom w:val="nil"/>
              <w:right w:val="nil"/>
            </w:tcBorders>
            <w:shd w:val="clear" w:color="000000" w:fill="D9D9D9"/>
            <w:noWrap/>
            <w:vAlign w:val="center"/>
            <w:hideMark/>
          </w:tcPr>
          <w:p w14:paraId="5825D8AB"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3EF5FD6D"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E080840" w14:textId="77777777" w:rsidR="0024610B" w:rsidRPr="007053D8" w:rsidRDefault="0024610B" w:rsidP="00532284">
            <w:pPr>
              <w:spacing w:after="0" w:line="240" w:lineRule="auto"/>
              <w:ind w:left="0" w:firstLine="0"/>
              <w:jc w:val="center"/>
              <w:rPr>
                <w:sz w:val="22"/>
              </w:rPr>
            </w:pPr>
            <w:r w:rsidRPr="007053D8">
              <w:rPr>
                <w:sz w:val="22"/>
              </w:rPr>
              <w:t>1.17</w:t>
            </w:r>
          </w:p>
        </w:tc>
        <w:tc>
          <w:tcPr>
            <w:tcW w:w="820" w:type="dxa"/>
            <w:tcBorders>
              <w:top w:val="nil"/>
              <w:left w:val="nil"/>
              <w:bottom w:val="nil"/>
              <w:right w:val="nil"/>
            </w:tcBorders>
            <w:shd w:val="clear" w:color="000000" w:fill="D9D9D9"/>
            <w:noWrap/>
            <w:vAlign w:val="center"/>
            <w:hideMark/>
          </w:tcPr>
          <w:p w14:paraId="15316E4C" w14:textId="77777777" w:rsidR="0024610B" w:rsidRPr="007053D8" w:rsidRDefault="0024610B" w:rsidP="00532284">
            <w:pPr>
              <w:spacing w:after="0" w:line="240" w:lineRule="auto"/>
              <w:ind w:left="0" w:firstLine="0"/>
              <w:jc w:val="center"/>
              <w:rPr>
                <w:sz w:val="22"/>
              </w:rPr>
            </w:pPr>
            <w:r w:rsidRPr="007053D8">
              <w:rPr>
                <w:sz w:val="22"/>
              </w:rPr>
              <w:t>0.83</w:t>
            </w:r>
          </w:p>
        </w:tc>
        <w:tc>
          <w:tcPr>
            <w:tcW w:w="820" w:type="dxa"/>
            <w:tcBorders>
              <w:top w:val="nil"/>
              <w:left w:val="nil"/>
              <w:bottom w:val="nil"/>
              <w:right w:val="nil"/>
            </w:tcBorders>
            <w:shd w:val="clear" w:color="000000" w:fill="D9D9D9"/>
            <w:noWrap/>
            <w:vAlign w:val="center"/>
            <w:hideMark/>
          </w:tcPr>
          <w:p w14:paraId="24611494" w14:textId="77777777" w:rsidR="0024610B" w:rsidRPr="007053D8" w:rsidRDefault="0024610B" w:rsidP="00532284">
            <w:pPr>
              <w:spacing w:after="0" w:line="240" w:lineRule="auto"/>
              <w:ind w:left="0" w:firstLine="0"/>
              <w:jc w:val="center"/>
              <w:rPr>
                <w:sz w:val="22"/>
              </w:rPr>
            </w:pPr>
            <w:r w:rsidRPr="007053D8">
              <w:rPr>
                <w:sz w:val="22"/>
              </w:rPr>
              <w:t>1.64</w:t>
            </w:r>
          </w:p>
        </w:tc>
      </w:tr>
      <w:tr w:rsidR="0024610B" w:rsidRPr="007053D8" w14:paraId="6B6EDD21" w14:textId="77777777" w:rsidTr="00532284">
        <w:trPr>
          <w:trHeight w:val="360"/>
        </w:trPr>
        <w:tc>
          <w:tcPr>
            <w:tcW w:w="2409" w:type="dxa"/>
            <w:vMerge/>
            <w:tcBorders>
              <w:top w:val="nil"/>
              <w:left w:val="nil"/>
              <w:bottom w:val="single" w:sz="4" w:space="0" w:color="000000"/>
              <w:right w:val="nil"/>
            </w:tcBorders>
            <w:vAlign w:val="center"/>
            <w:hideMark/>
          </w:tcPr>
          <w:p w14:paraId="519C6E36"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793D014E"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3467F88F"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3B75D18"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7C7B1EB5"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1A5600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705AA351"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0385F32"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6DA8FC4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06E2CD9E" w14:textId="77777777" w:rsidR="0024610B" w:rsidRPr="007053D8" w:rsidRDefault="0024610B" w:rsidP="00532284">
            <w:pPr>
              <w:spacing w:after="0" w:line="240" w:lineRule="auto"/>
              <w:ind w:left="0" w:firstLine="0"/>
              <w:jc w:val="center"/>
              <w:rPr>
                <w:sz w:val="22"/>
              </w:rPr>
            </w:pPr>
            <w:r w:rsidRPr="007053D8">
              <w:rPr>
                <w:sz w:val="22"/>
              </w:rPr>
              <w:t>1.18</w:t>
            </w:r>
          </w:p>
        </w:tc>
        <w:tc>
          <w:tcPr>
            <w:tcW w:w="820" w:type="dxa"/>
            <w:tcBorders>
              <w:top w:val="nil"/>
              <w:left w:val="nil"/>
              <w:bottom w:val="single" w:sz="4" w:space="0" w:color="auto"/>
              <w:right w:val="nil"/>
            </w:tcBorders>
            <w:shd w:val="clear" w:color="auto" w:fill="auto"/>
            <w:noWrap/>
            <w:vAlign w:val="center"/>
            <w:hideMark/>
          </w:tcPr>
          <w:p w14:paraId="45F6E543" w14:textId="77777777" w:rsidR="0024610B" w:rsidRPr="007053D8" w:rsidRDefault="0024610B" w:rsidP="00532284">
            <w:pPr>
              <w:spacing w:after="0" w:line="240" w:lineRule="auto"/>
              <w:ind w:left="0" w:firstLine="0"/>
              <w:jc w:val="center"/>
              <w:rPr>
                <w:sz w:val="22"/>
              </w:rPr>
            </w:pPr>
            <w:r w:rsidRPr="007053D8">
              <w:rPr>
                <w:sz w:val="22"/>
              </w:rPr>
              <w:t>0.85</w:t>
            </w:r>
          </w:p>
        </w:tc>
        <w:tc>
          <w:tcPr>
            <w:tcW w:w="820" w:type="dxa"/>
            <w:tcBorders>
              <w:top w:val="nil"/>
              <w:left w:val="nil"/>
              <w:bottom w:val="single" w:sz="4" w:space="0" w:color="auto"/>
              <w:right w:val="nil"/>
            </w:tcBorders>
            <w:shd w:val="clear" w:color="auto" w:fill="auto"/>
            <w:noWrap/>
            <w:vAlign w:val="center"/>
            <w:hideMark/>
          </w:tcPr>
          <w:p w14:paraId="2BC62464" w14:textId="77777777" w:rsidR="0024610B" w:rsidRPr="007053D8" w:rsidRDefault="0024610B" w:rsidP="00532284">
            <w:pPr>
              <w:spacing w:after="0" w:line="240" w:lineRule="auto"/>
              <w:ind w:left="0" w:firstLine="0"/>
              <w:jc w:val="center"/>
              <w:rPr>
                <w:sz w:val="22"/>
              </w:rPr>
            </w:pPr>
            <w:r w:rsidRPr="007053D8">
              <w:rPr>
                <w:sz w:val="22"/>
              </w:rPr>
              <w:t>1.63</w:t>
            </w:r>
          </w:p>
        </w:tc>
      </w:tr>
      <w:tr w:rsidR="0024610B" w:rsidRPr="007053D8" w14:paraId="3CF2197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7261BCC" w14:textId="67355322"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2C052EA9"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5DDBE328"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7A6669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5BAD918" w14:textId="77777777" w:rsidR="0024610B" w:rsidRPr="007053D8" w:rsidRDefault="0024610B" w:rsidP="00532284">
            <w:pPr>
              <w:spacing w:after="0" w:line="240" w:lineRule="auto"/>
              <w:ind w:left="0" w:firstLine="0"/>
              <w:jc w:val="center"/>
              <w:rPr>
                <w:sz w:val="22"/>
              </w:rPr>
            </w:pPr>
            <w:r w:rsidRPr="007053D8">
              <w:rPr>
                <w:sz w:val="22"/>
              </w:rPr>
              <w:t>78</w:t>
            </w:r>
          </w:p>
        </w:tc>
        <w:tc>
          <w:tcPr>
            <w:tcW w:w="1540" w:type="dxa"/>
            <w:vMerge w:val="restart"/>
            <w:tcBorders>
              <w:top w:val="nil"/>
              <w:left w:val="nil"/>
              <w:bottom w:val="single" w:sz="4" w:space="0" w:color="000000"/>
              <w:right w:val="nil"/>
            </w:tcBorders>
            <w:shd w:val="clear" w:color="auto" w:fill="auto"/>
            <w:noWrap/>
            <w:vAlign w:val="center"/>
            <w:hideMark/>
          </w:tcPr>
          <w:p w14:paraId="0C273B93" w14:textId="77777777" w:rsidR="0024610B" w:rsidRPr="007053D8" w:rsidRDefault="0024610B" w:rsidP="00532284">
            <w:pPr>
              <w:spacing w:after="0" w:line="240" w:lineRule="auto"/>
              <w:ind w:left="0" w:firstLine="0"/>
              <w:jc w:val="center"/>
              <w:rPr>
                <w:sz w:val="22"/>
              </w:rPr>
            </w:pPr>
            <w:r w:rsidRPr="007053D8">
              <w:rPr>
                <w:sz w:val="22"/>
              </w:rPr>
              <w:t>328</w:t>
            </w:r>
          </w:p>
        </w:tc>
        <w:tc>
          <w:tcPr>
            <w:tcW w:w="1380" w:type="dxa"/>
            <w:vMerge w:val="restart"/>
            <w:tcBorders>
              <w:top w:val="nil"/>
              <w:left w:val="nil"/>
              <w:bottom w:val="single" w:sz="4" w:space="0" w:color="000000"/>
              <w:right w:val="nil"/>
            </w:tcBorders>
            <w:shd w:val="clear" w:color="auto" w:fill="auto"/>
            <w:noWrap/>
            <w:vAlign w:val="center"/>
            <w:hideMark/>
          </w:tcPr>
          <w:p w14:paraId="58251F50" w14:textId="77777777" w:rsidR="0024610B" w:rsidRPr="007053D8" w:rsidRDefault="0024610B" w:rsidP="00532284">
            <w:pPr>
              <w:spacing w:after="0" w:line="240" w:lineRule="auto"/>
              <w:ind w:left="0" w:firstLine="0"/>
              <w:jc w:val="center"/>
              <w:rPr>
                <w:sz w:val="22"/>
              </w:rPr>
            </w:pPr>
            <w:r w:rsidRPr="007053D8">
              <w:rPr>
                <w:sz w:val="22"/>
              </w:rPr>
              <w:t>0.37</w:t>
            </w:r>
          </w:p>
        </w:tc>
        <w:tc>
          <w:tcPr>
            <w:tcW w:w="1560" w:type="dxa"/>
            <w:tcBorders>
              <w:top w:val="nil"/>
              <w:left w:val="nil"/>
              <w:bottom w:val="nil"/>
              <w:right w:val="nil"/>
            </w:tcBorders>
            <w:shd w:val="clear" w:color="000000" w:fill="D9D9D9"/>
            <w:noWrap/>
            <w:vAlign w:val="center"/>
            <w:hideMark/>
          </w:tcPr>
          <w:p w14:paraId="232F20A6"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620438F3"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5709A867" w14:textId="77777777" w:rsidR="0024610B" w:rsidRPr="007053D8" w:rsidRDefault="0024610B" w:rsidP="00532284">
            <w:pPr>
              <w:spacing w:after="0" w:line="240" w:lineRule="auto"/>
              <w:ind w:left="0" w:firstLine="0"/>
              <w:jc w:val="center"/>
              <w:rPr>
                <w:sz w:val="22"/>
              </w:rPr>
            </w:pPr>
            <w:r w:rsidRPr="007053D8">
              <w:rPr>
                <w:sz w:val="22"/>
              </w:rPr>
              <w:t>1.45</w:t>
            </w:r>
          </w:p>
        </w:tc>
        <w:tc>
          <w:tcPr>
            <w:tcW w:w="820" w:type="dxa"/>
            <w:tcBorders>
              <w:top w:val="nil"/>
              <w:left w:val="nil"/>
              <w:bottom w:val="nil"/>
              <w:right w:val="nil"/>
            </w:tcBorders>
            <w:shd w:val="clear" w:color="000000" w:fill="D9D9D9"/>
            <w:noWrap/>
            <w:vAlign w:val="center"/>
            <w:hideMark/>
          </w:tcPr>
          <w:p w14:paraId="288E675D"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nil"/>
              <w:right w:val="nil"/>
            </w:tcBorders>
            <w:shd w:val="clear" w:color="000000" w:fill="D9D9D9"/>
            <w:noWrap/>
            <w:vAlign w:val="center"/>
            <w:hideMark/>
          </w:tcPr>
          <w:p w14:paraId="7A201C7E" w14:textId="77777777" w:rsidR="0024610B" w:rsidRPr="007053D8" w:rsidRDefault="0024610B" w:rsidP="00532284">
            <w:pPr>
              <w:spacing w:after="0" w:line="240" w:lineRule="auto"/>
              <w:ind w:left="0" w:firstLine="0"/>
              <w:jc w:val="center"/>
              <w:rPr>
                <w:sz w:val="22"/>
              </w:rPr>
            </w:pPr>
            <w:r w:rsidRPr="007053D8">
              <w:rPr>
                <w:sz w:val="22"/>
              </w:rPr>
              <w:t>2.05</w:t>
            </w:r>
          </w:p>
        </w:tc>
      </w:tr>
      <w:tr w:rsidR="0024610B" w:rsidRPr="007053D8" w14:paraId="1B262DAB" w14:textId="77777777" w:rsidTr="00532284">
        <w:trPr>
          <w:trHeight w:val="360"/>
        </w:trPr>
        <w:tc>
          <w:tcPr>
            <w:tcW w:w="2409" w:type="dxa"/>
            <w:vMerge/>
            <w:tcBorders>
              <w:top w:val="nil"/>
              <w:left w:val="nil"/>
              <w:bottom w:val="single" w:sz="4" w:space="0" w:color="000000"/>
              <w:right w:val="nil"/>
            </w:tcBorders>
            <w:vAlign w:val="center"/>
            <w:hideMark/>
          </w:tcPr>
          <w:p w14:paraId="2EC6CDB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BCE6170"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577CC08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67F20541"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AC07A2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551A5D4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F79D22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2F7FD5B8" w14:textId="77777777" w:rsidR="0024610B" w:rsidRPr="007053D8" w:rsidRDefault="0024610B" w:rsidP="00532284">
            <w:pPr>
              <w:spacing w:after="0" w:line="240" w:lineRule="auto"/>
              <w:ind w:left="0" w:firstLine="0"/>
              <w:jc w:val="center"/>
              <w:rPr>
                <w:sz w:val="22"/>
              </w:rPr>
            </w:pPr>
            <w:r w:rsidRPr="007053D8">
              <w:rPr>
                <w:sz w:val="22"/>
              </w:rPr>
              <w:t>4.45</w:t>
            </w:r>
          </w:p>
        </w:tc>
        <w:tc>
          <w:tcPr>
            <w:tcW w:w="1260" w:type="dxa"/>
            <w:tcBorders>
              <w:top w:val="nil"/>
              <w:left w:val="nil"/>
              <w:bottom w:val="single" w:sz="4" w:space="0" w:color="auto"/>
              <w:right w:val="single" w:sz="4" w:space="0" w:color="auto"/>
            </w:tcBorders>
            <w:shd w:val="clear" w:color="auto" w:fill="auto"/>
            <w:noWrap/>
            <w:vAlign w:val="center"/>
            <w:hideMark/>
          </w:tcPr>
          <w:p w14:paraId="5636CC7C" w14:textId="77777777" w:rsidR="0024610B" w:rsidRPr="007053D8" w:rsidRDefault="0024610B" w:rsidP="00532284">
            <w:pPr>
              <w:spacing w:after="0" w:line="240" w:lineRule="auto"/>
              <w:ind w:left="0" w:firstLine="0"/>
              <w:jc w:val="center"/>
              <w:rPr>
                <w:sz w:val="22"/>
              </w:rPr>
            </w:pPr>
            <w:r w:rsidRPr="007053D8">
              <w:rPr>
                <w:sz w:val="22"/>
              </w:rPr>
              <w:t>0.04 *</w:t>
            </w:r>
          </w:p>
        </w:tc>
        <w:tc>
          <w:tcPr>
            <w:tcW w:w="700" w:type="dxa"/>
            <w:tcBorders>
              <w:top w:val="nil"/>
              <w:left w:val="nil"/>
              <w:bottom w:val="single" w:sz="4" w:space="0" w:color="auto"/>
              <w:right w:val="nil"/>
            </w:tcBorders>
            <w:shd w:val="clear" w:color="auto" w:fill="auto"/>
            <w:noWrap/>
            <w:vAlign w:val="center"/>
            <w:hideMark/>
          </w:tcPr>
          <w:p w14:paraId="0F4F8652" w14:textId="77777777" w:rsidR="0024610B" w:rsidRPr="007053D8" w:rsidRDefault="0024610B" w:rsidP="00532284">
            <w:pPr>
              <w:spacing w:after="0" w:line="240" w:lineRule="auto"/>
              <w:ind w:left="0" w:firstLine="0"/>
              <w:jc w:val="center"/>
              <w:rPr>
                <w:sz w:val="22"/>
              </w:rPr>
            </w:pPr>
            <w:r w:rsidRPr="007053D8">
              <w:rPr>
                <w:sz w:val="22"/>
              </w:rPr>
              <w:t>1.42</w:t>
            </w:r>
          </w:p>
        </w:tc>
        <w:tc>
          <w:tcPr>
            <w:tcW w:w="820" w:type="dxa"/>
            <w:tcBorders>
              <w:top w:val="nil"/>
              <w:left w:val="nil"/>
              <w:bottom w:val="single" w:sz="4" w:space="0" w:color="auto"/>
              <w:right w:val="nil"/>
            </w:tcBorders>
            <w:shd w:val="clear" w:color="auto" w:fill="auto"/>
            <w:noWrap/>
            <w:vAlign w:val="center"/>
            <w:hideMark/>
          </w:tcPr>
          <w:p w14:paraId="78E0A006"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single" w:sz="4" w:space="0" w:color="auto"/>
              <w:right w:val="nil"/>
            </w:tcBorders>
            <w:shd w:val="clear" w:color="auto" w:fill="auto"/>
            <w:noWrap/>
            <w:vAlign w:val="center"/>
            <w:hideMark/>
          </w:tcPr>
          <w:p w14:paraId="5C67F4C6" w14:textId="77777777" w:rsidR="0024610B" w:rsidRPr="007053D8" w:rsidRDefault="0024610B" w:rsidP="00532284">
            <w:pPr>
              <w:spacing w:after="0" w:line="240" w:lineRule="auto"/>
              <w:ind w:left="0" w:firstLine="0"/>
              <w:jc w:val="center"/>
              <w:rPr>
                <w:sz w:val="22"/>
              </w:rPr>
            </w:pPr>
            <w:r w:rsidRPr="007053D8">
              <w:rPr>
                <w:sz w:val="22"/>
              </w:rPr>
              <w:t>1.98</w:t>
            </w:r>
          </w:p>
        </w:tc>
      </w:tr>
      <w:tr w:rsidR="0024610B" w:rsidRPr="007053D8" w14:paraId="1ED1C89C"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22B2B584" w14:textId="7E0DDEAD"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3CEA4BDD"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036D3EFF"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11166AB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408E385"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040D3485" w14:textId="77777777" w:rsidR="0024610B" w:rsidRPr="007053D8" w:rsidRDefault="0024610B" w:rsidP="00532284">
            <w:pPr>
              <w:spacing w:after="0" w:line="240" w:lineRule="auto"/>
              <w:ind w:left="0" w:firstLine="0"/>
              <w:jc w:val="center"/>
              <w:rPr>
                <w:sz w:val="22"/>
              </w:rPr>
            </w:pPr>
            <w:r w:rsidRPr="007053D8">
              <w:rPr>
                <w:sz w:val="22"/>
              </w:rPr>
              <w:t>298</w:t>
            </w:r>
          </w:p>
        </w:tc>
        <w:tc>
          <w:tcPr>
            <w:tcW w:w="1380" w:type="dxa"/>
            <w:vMerge w:val="restart"/>
            <w:tcBorders>
              <w:top w:val="nil"/>
              <w:left w:val="nil"/>
              <w:bottom w:val="single" w:sz="4" w:space="0" w:color="000000"/>
              <w:right w:val="nil"/>
            </w:tcBorders>
            <w:shd w:val="clear" w:color="auto" w:fill="auto"/>
            <w:noWrap/>
            <w:vAlign w:val="center"/>
            <w:hideMark/>
          </w:tcPr>
          <w:p w14:paraId="09A48592" w14:textId="77777777" w:rsidR="0024610B" w:rsidRPr="007053D8" w:rsidRDefault="0024610B" w:rsidP="00532284">
            <w:pPr>
              <w:spacing w:after="0" w:line="240" w:lineRule="auto"/>
              <w:ind w:left="0" w:firstLine="0"/>
              <w:jc w:val="center"/>
              <w:rPr>
                <w:sz w:val="22"/>
              </w:rPr>
            </w:pPr>
            <w:r w:rsidRPr="007053D8">
              <w:rPr>
                <w:sz w:val="22"/>
              </w:rPr>
              <w:t>0.40</w:t>
            </w:r>
          </w:p>
        </w:tc>
        <w:tc>
          <w:tcPr>
            <w:tcW w:w="1560" w:type="dxa"/>
            <w:tcBorders>
              <w:top w:val="nil"/>
              <w:left w:val="nil"/>
              <w:bottom w:val="nil"/>
              <w:right w:val="nil"/>
            </w:tcBorders>
            <w:shd w:val="clear" w:color="000000" w:fill="D9D9D9"/>
            <w:noWrap/>
            <w:vAlign w:val="center"/>
            <w:hideMark/>
          </w:tcPr>
          <w:p w14:paraId="07A4EECF"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D6A3A96"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4F567FF5" w14:textId="77777777" w:rsidR="0024610B" w:rsidRPr="007053D8" w:rsidRDefault="0024610B" w:rsidP="00532284">
            <w:pPr>
              <w:spacing w:after="0" w:line="240" w:lineRule="auto"/>
              <w:ind w:left="0" w:firstLine="0"/>
              <w:jc w:val="center"/>
              <w:rPr>
                <w:sz w:val="22"/>
              </w:rPr>
            </w:pPr>
            <w:r w:rsidRPr="007053D8">
              <w:rPr>
                <w:sz w:val="22"/>
              </w:rPr>
              <w:t>1.38</w:t>
            </w:r>
          </w:p>
        </w:tc>
        <w:tc>
          <w:tcPr>
            <w:tcW w:w="820" w:type="dxa"/>
            <w:tcBorders>
              <w:top w:val="nil"/>
              <w:left w:val="nil"/>
              <w:bottom w:val="nil"/>
              <w:right w:val="nil"/>
            </w:tcBorders>
            <w:shd w:val="clear" w:color="000000" w:fill="D9D9D9"/>
            <w:noWrap/>
            <w:vAlign w:val="center"/>
            <w:hideMark/>
          </w:tcPr>
          <w:p w14:paraId="4477B052"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nil"/>
              <w:right w:val="nil"/>
            </w:tcBorders>
            <w:shd w:val="clear" w:color="000000" w:fill="D9D9D9"/>
            <w:noWrap/>
            <w:vAlign w:val="center"/>
            <w:hideMark/>
          </w:tcPr>
          <w:p w14:paraId="3EB41D38" w14:textId="77777777" w:rsidR="0024610B" w:rsidRPr="007053D8" w:rsidRDefault="0024610B" w:rsidP="00532284">
            <w:pPr>
              <w:spacing w:after="0" w:line="240" w:lineRule="auto"/>
              <w:ind w:left="0" w:firstLine="0"/>
              <w:jc w:val="center"/>
              <w:rPr>
                <w:sz w:val="22"/>
              </w:rPr>
            </w:pPr>
            <w:r w:rsidRPr="007053D8">
              <w:rPr>
                <w:sz w:val="22"/>
              </w:rPr>
              <w:t>1.99</w:t>
            </w:r>
          </w:p>
        </w:tc>
      </w:tr>
      <w:tr w:rsidR="0024610B" w:rsidRPr="007053D8" w14:paraId="6BBD1610" w14:textId="77777777" w:rsidTr="00532284">
        <w:trPr>
          <w:trHeight w:val="360"/>
        </w:trPr>
        <w:tc>
          <w:tcPr>
            <w:tcW w:w="2409" w:type="dxa"/>
            <w:vMerge/>
            <w:tcBorders>
              <w:top w:val="nil"/>
              <w:left w:val="nil"/>
              <w:bottom w:val="single" w:sz="4" w:space="0" w:color="000000"/>
              <w:right w:val="nil"/>
            </w:tcBorders>
            <w:vAlign w:val="center"/>
            <w:hideMark/>
          </w:tcPr>
          <w:p w14:paraId="7109C549"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EE27F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249CB5E"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40BD115"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460D6E4"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220AE8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2AD3AE9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5DD5F8D" w14:textId="77777777" w:rsidR="0024610B" w:rsidRPr="007053D8" w:rsidRDefault="0024610B" w:rsidP="00532284">
            <w:pPr>
              <w:spacing w:after="0" w:line="240" w:lineRule="auto"/>
              <w:ind w:left="0" w:firstLine="0"/>
              <w:jc w:val="center"/>
              <w:rPr>
                <w:sz w:val="22"/>
              </w:rPr>
            </w:pPr>
            <w:r w:rsidRPr="007053D8">
              <w:rPr>
                <w:sz w:val="22"/>
              </w:rPr>
              <w:t>2.70</w:t>
            </w:r>
          </w:p>
        </w:tc>
        <w:tc>
          <w:tcPr>
            <w:tcW w:w="1260" w:type="dxa"/>
            <w:tcBorders>
              <w:top w:val="nil"/>
              <w:left w:val="nil"/>
              <w:bottom w:val="single" w:sz="4" w:space="0" w:color="auto"/>
              <w:right w:val="single" w:sz="4" w:space="0" w:color="auto"/>
            </w:tcBorders>
            <w:shd w:val="clear" w:color="auto" w:fill="auto"/>
            <w:noWrap/>
            <w:vAlign w:val="center"/>
            <w:hideMark/>
          </w:tcPr>
          <w:p w14:paraId="68A75A65"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7743BB0A" w14:textId="77777777" w:rsidR="0024610B" w:rsidRPr="007053D8" w:rsidRDefault="0024610B" w:rsidP="00532284">
            <w:pPr>
              <w:spacing w:after="0" w:line="240" w:lineRule="auto"/>
              <w:ind w:left="0" w:firstLine="0"/>
              <w:jc w:val="center"/>
              <w:rPr>
                <w:sz w:val="22"/>
              </w:rPr>
            </w:pPr>
            <w:r w:rsidRPr="007053D8">
              <w:rPr>
                <w:sz w:val="22"/>
              </w:rPr>
              <w:t>1.36</w:t>
            </w:r>
          </w:p>
        </w:tc>
        <w:tc>
          <w:tcPr>
            <w:tcW w:w="820" w:type="dxa"/>
            <w:tcBorders>
              <w:top w:val="nil"/>
              <w:left w:val="nil"/>
              <w:bottom w:val="single" w:sz="4" w:space="0" w:color="auto"/>
              <w:right w:val="nil"/>
            </w:tcBorders>
            <w:shd w:val="clear" w:color="auto" w:fill="auto"/>
            <w:noWrap/>
            <w:vAlign w:val="center"/>
            <w:hideMark/>
          </w:tcPr>
          <w:p w14:paraId="7C6B737A"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13A1179" w14:textId="77777777" w:rsidR="0024610B" w:rsidRPr="007053D8" w:rsidRDefault="0024610B" w:rsidP="00532284">
            <w:pPr>
              <w:spacing w:after="0" w:line="240" w:lineRule="auto"/>
              <w:ind w:left="0" w:firstLine="0"/>
              <w:jc w:val="center"/>
              <w:rPr>
                <w:sz w:val="22"/>
              </w:rPr>
            </w:pPr>
            <w:r w:rsidRPr="007053D8">
              <w:rPr>
                <w:sz w:val="22"/>
              </w:rPr>
              <w:t>1.95</w:t>
            </w:r>
          </w:p>
        </w:tc>
      </w:tr>
      <w:tr w:rsidR="0024610B" w:rsidRPr="007053D8" w14:paraId="10DAE3A9"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50044C1D"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4FE8C861"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305C14E5"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579A5EF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583B3341" w14:textId="77777777" w:rsidR="0024610B" w:rsidRPr="007053D8" w:rsidRDefault="0024610B" w:rsidP="00532284">
            <w:pPr>
              <w:spacing w:after="0" w:line="240" w:lineRule="auto"/>
              <w:ind w:left="0" w:firstLine="0"/>
              <w:jc w:val="center"/>
              <w:rPr>
                <w:sz w:val="22"/>
              </w:rPr>
            </w:pPr>
            <w:r w:rsidRPr="007053D8">
              <w:rPr>
                <w:sz w:val="22"/>
              </w:rPr>
              <w:t>79</w:t>
            </w:r>
          </w:p>
        </w:tc>
        <w:tc>
          <w:tcPr>
            <w:tcW w:w="1540" w:type="dxa"/>
            <w:vMerge w:val="restart"/>
            <w:tcBorders>
              <w:top w:val="nil"/>
              <w:left w:val="nil"/>
              <w:bottom w:val="single" w:sz="4" w:space="0" w:color="000000"/>
              <w:right w:val="nil"/>
            </w:tcBorders>
            <w:shd w:val="clear" w:color="auto" w:fill="auto"/>
            <w:noWrap/>
            <w:vAlign w:val="center"/>
            <w:hideMark/>
          </w:tcPr>
          <w:p w14:paraId="722A1D8D" w14:textId="77777777" w:rsidR="0024610B" w:rsidRPr="007053D8" w:rsidRDefault="0024610B" w:rsidP="00532284">
            <w:pPr>
              <w:spacing w:after="0" w:line="240" w:lineRule="auto"/>
              <w:ind w:left="0" w:firstLine="0"/>
              <w:jc w:val="center"/>
              <w:rPr>
                <w:sz w:val="22"/>
              </w:rPr>
            </w:pPr>
            <w:r w:rsidRPr="007053D8">
              <w:rPr>
                <w:sz w:val="22"/>
              </w:rPr>
              <w:t>213</w:t>
            </w:r>
          </w:p>
        </w:tc>
        <w:tc>
          <w:tcPr>
            <w:tcW w:w="1380" w:type="dxa"/>
            <w:vMerge w:val="restart"/>
            <w:tcBorders>
              <w:top w:val="nil"/>
              <w:left w:val="nil"/>
              <w:bottom w:val="single" w:sz="4" w:space="0" w:color="000000"/>
              <w:right w:val="nil"/>
            </w:tcBorders>
            <w:shd w:val="clear" w:color="auto" w:fill="auto"/>
            <w:noWrap/>
            <w:vAlign w:val="center"/>
            <w:hideMark/>
          </w:tcPr>
          <w:p w14:paraId="54BC9B5D" w14:textId="77777777" w:rsidR="0024610B" w:rsidRPr="007053D8" w:rsidRDefault="0024610B" w:rsidP="00532284">
            <w:pPr>
              <w:spacing w:after="0" w:line="240" w:lineRule="auto"/>
              <w:ind w:left="0" w:firstLine="0"/>
              <w:jc w:val="center"/>
              <w:rPr>
                <w:sz w:val="22"/>
              </w:rPr>
            </w:pPr>
            <w:r w:rsidRPr="007053D8">
              <w:rPr>
                <w:sz w:val="22"/>
              </w:rPr>
              <w:t>0.42</w:t>
            </w:r>
          </w:p>
        </w:tc>
        <w:tc>
          <w:tcPr>
            <w:tcW w:w="1560" w:type="dxa"/>
            <w:tcBorders>
              <w:top w:val="nil"/>
              <w:left w:val="nil"/>
              <w:bottom w:val="nil"/>
              <w:right w:val="nil"/>
            </w:tcBorders>
            <w:shd w:val="clear" w:color="000000" w:fill="D9D9D9"/>
            <w:noWrap/>
            <w:vAlign w:val="center"/>
            <w:hideMark/>
          </w:tcPr>
          <w:p w14:paraId="62A1236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AD8712C"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C7A92C1" w14:textId="77777777" w:rsidR="0024610B" w:rsidRPr="007053D8" w:rsidRDefault="0024610B" w:rsidP="00532284">
            <w:pPr>
              <w:spacing w:after="0" w:line="240" w:lineRule="auto"/>
              <w:ind w:left="0" w:firstLine="0"/>
              <w:jc w:val="center"/>
              <w:rPr>
                <w:sz w:val="22"/>
              </w:rPr>
            </w:pPr>
            <w:r w:rsidRPr="007053D8">
              <w:rPr>
                <w:sz w:val="22"/>
              </w:rPr>
              <w:t>1.02</w:t>
            </w:r>
          </w:p>
        </w:tc>
        <w:tc>
          <w:tcPr>
            <w:tcW w:w="820" w:type="dxa"/>
            <w:tcBorders>
              <w:top w:val="nil"/>
              <w:left w:val="nil"/>
              <w:bottom w:val="nil"/>
              <w:right w:val="nil"/>
            </w:tcBorders>
            <w:shd w:val="clear" w:color="000000" w:fill="D9D9D9"/>
            <w:noWrap/>
            <w:vAlign w:val="center"/>
            <w:hideMark/>
          </w:tcPr>
          <w:p w14:paraId="455CD3EC"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153AEE76" w14:textId="77777777" w:rsidR="0024610B" w:rsidRPr="007053D8" w:rsidRDefault="0024610B" w:rsidP="00532284">
            <w:pPr>
              <w:spacing w:after="0" w:line="240" w:lineRule="auto"/>
              <w:ind w:left="0" w:firstLine="0"/>
              <w:jc w:val="center"/>
              <w:rPr>
                <w:sz w:val="22"/>
              </w:rPr>
            </w:pPr>
            <w:r w:rsidRPr="007053D8">
              <w:rPr>
                <w:sz w:val="22"/>
              </w:rPr>
              <w:t>1.58</w:t>
            </w:r>
          </w:p>
        </w:tc>
      </w:tr>
      <w:tr w:rsidR="0024610B" w:rsidRPr="007053D8" w14:paraId="753F24AC" w14:textId="77777777" w:rsidTr="00532284">
        <w:trPr>
          <w:trHeight w:val="360"/>
        </w:trPr>
        <w:tc>
          <w:tcPr>
            <w:tcW w:w="2409" w:type="dxa"/>
            <w:vMerge/>
            <w:tcBorders>
              <w:top w:val="nil"/>
              <w:left w:val="nil"/>
              <w:bottom w:val="single" w:sz="4" w:space="0" w:color="000000"/>
              <w:right w:val="nil"/>
            </w:tcBorders>
            <w:vAlign w:val="center"/>
            <w:hideMark/>
          </w:tcPr>
          <w:p w14:paraId="385C861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5091D775"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60383F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FE95F42"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6F85559"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FEF002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4EE61403"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B9A9F3D" w14:textId="77777777" w:rsidR="0024610B" w:rsidRPr="007053D8" w:rsidRDefault="0024610B" w:rsidP="00532284">
            <w:pPr>
              <w:spacing w:after="0" w:line="240" w:lineRule="auto"/>
              <w:ind w:left="0" w:firstLine="0"/>
              <w:jc w:val="center"/>
              <w:rPr>
                <w:sz w:val="22"/>
              </w:rPr>
            </w:pPr>
            <w:r w:rsidRPr="007053D8">
              <w:rPr>
                <w:sz w:val="22"/>
              </w:rPr>
              <w:t>0.09</w:t>
            </w:r>
          </w:p>
        </w:tc>
        <w:tc>
          <w:tcPr>
            <w:tcW w:w="1260" w:type="dxa"/>
            <w:tcBorders>
              <w:top w:val="nil"/>
              <w:left w:val="nil"/>
              <w:bottom w:val="single" w:sz="4" w:space="0" w:color="auto"/>
              <w:right w:val="single" w:sz="4" w:space="0" w:color="auto"/>
            </w:tcBorders>
            <w:shd w:val="clear" w:color="auto" w:fill="auto"/>
            <w:noWrap/>
            <w:vAlign w:val="center"/>
            <w:hideMark/>
          </w:tcPr>
          <w:p w14:paraId="25DBD36F" w14:textId="77777777" w:rsidR="0024610B" w:rsidRPr="007053D8" w:rsidRDefault="0024610B" w:rsidP="00532284">
            <w:pPr>
              <w:spacing w:after="0" w:line="240" w:lineRule="auto"/>
              <w:ind w:left="0" w:firstLine="0"/>
              <w:jc w:val="center"/>
              <w:rPr>
                <w:sz w:val="22"/>
              </w:rPr>
            </w:pPr>
            <w:r w:rsidRPr="007053D8">
              <w:rPr>
                <w:sz w:val="22"/>
              </w:rPr>
              <w:t>0.76</w:t>
            </w:r>
          </w:p>
        </w:tc>
        <w:tc>
          <w:tcPr>
            <w:tcW w:w="700" w:type="dxa"/>
            <w:tcBorders>
              <w:top w:val="nil"/>
              <w:left w:val="nil"/>
              <w:bottom w:val="single" w:sz="4" w:space="0" w:color="auto"/>
              <w:right w:val="nil"/>
            </w:tcBorders>
            <w:shd w:val="clear" w:color="auto" w:fill="auto"/>
            <w:noWrap/>
            <w:vAlign w:val="center"/>
            <w:hideMark/>
          </w:tcPr>
          <w:p w14:paraId="7D4B0EEE" w14:textId="77777777" w:rsidR="0024610B" w:rsidRPr="007053D8" w:rsidRDefault="0024610B" w:rsidP="00532284">
            <w:pPr>
              <w:spacing w:after="0" w:line="240" w:lineRule="auto"/>
              <w:ind w:left="0" w:firstLine="0"/>
              <w:jc w:val="center"/>
              <w:rPr>
                <w:sz w:val="22"/>
              </w:rPr>
            </w:pPr>
            <w:r w:rsidRPr="007053D8">
              <w:rPr>
                <w:sz w:val="22"/>
              </w:rPr>
              <w:t>1.07</w:t>
            </w:r>
          </w:p>
        </w:tc>
        <w:tc>
          <w:tcPr>
            <w:tcW w:w="820" w:type="dxa"/>
            <w:tcBorders>
              <w:top w:val="nil"/>
              <w:left w:val="nil"/>
              <w:bottom w:val="single" w:sz="4" w:space="0" w:color="auto"/>
              <w:right w:val="nil"/>
            </w:tcBorders>
            <w:shd w:val="clear" w:color="auto" w:fill="auto"/>
            <w:noWrap/>
            <w:vAlign w:val="center"/>
            <w:hideMark/>
          </w:tcPr>
          <w:p w14:paraId="4388B6D9" w14:textId="77777777" w:rsidR="0024610B" w:rsidRPr="007053D8" w:rsidRDefault="0024610B" w:rsidP="00532284">
            <w:pPr>
              <w:spacing w:after="0" w:line="240" w:lineRule="auto"/>
              <w:ind w:left="0" w:firstLine="0"/>
              <w:jc w:val="center"/>
              <w:rPr>
                <w:sz w:val="22"/>
              </w:rPr>
            </w:pPr>
            <w:r w:rsidRPr="007053D8">
              <w:rPr>
                <w:sz w:val="22"/>
              </w:rPr>
              <w:t>0.71</w:t>
            </w:r>
          </w:p>
        </w:tc>
        <w:tc>
          <w:tcPr>
            <w:tcW w:w="820" w:type="dxa"/>
            <w:tcBorders>
              <w:top w:val="nil"/>
              <w:left w:val="nil"/>
              <w:bottom w:val="single" w:sz="4" w:space="0" w:color="auto"/>
              <w:right w:val="nil"/>
            </w:tcBorders>
            <w:shd w:val="clear" w:color="auto" w:fill="auto"/>
            <w:noWrap/>
            <w:vAlign w:val="center"/>
            <w:hideMark/>
          </w:tcPr>
          <w:p w14:paraId="6EDB7C5E" w14:textId="77777777" w:rsidR="0024610B" w:rsidRPr="007053D8" w:rsidRDefault="0024610B" w:rsidP="00532284">
            <w:pPr>
              <w:spacing w:after="0" w:line="240" w:lineRule="auto"/>
              <w:ind w:left="0" w:firstLine="0"/>
              <w:jc w:val="center"/>
              <w:rPr>
                <w:sz w:val="22"/>
              </w:rPr>
            </w:pPr>
            <w:r w:rsidRPr="007053D8">
              <w:rPr>
                <w:sz w:val="22"/>
              </w:rPr>
              <w:t>1.61</w:t>
            </w:r>
          </w:p>
        </w:tc>
      </w:tr>
      <w:tr w:rsidR="0024610B" w:rsidRPr="007053D8" w14:paraId="66142B6D"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26EC483"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3E7589F7"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3E3AA14C"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6A4AAEE8"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4E24F35D"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7A992500" w14:textId="77777777" w:rsidR="0024610B" w:rsidRPr="007053D8" w:rsidRDefault="0024610B" w:rsidP="00532284">
            <w:pPr>
              <w:spacing w:after="0" w:line="240" w:lineRule="auto"/>
              <w:ind w:left="0" w:firstLine="0"/>
              <w:jc w:val="center"/>
              <w:rPr>
                <w:sz w:val="22"/>
              </w:rPr>
            </w:pPr>
            <w:r w:rsidRPr="007053D8">
              <w:rPr>
                <w:sz w:val="22"/>
              </w:rPr>
              <w:t>194</w:t>
            </w:r>
          </w:p>
        </w:tc>
        <w:tc>
          <w:tcPr>
            <w:tcW w:w="1380" w:type="dxa"/>
            <w:vMerge w:val="restart"/>
            <w:tcBorders>
              <w:top w:val="nil"/>
              <w:left w:val="nil"/>
              <w:bottom w:val="single" w:sz="4" w:space="0" w:color="000000"/>
              <w:right w:val="nil"/>
            </w:tcBorders>
            <w:shd w:val="clear" w:color="auto" w:fill="auto"/>
            <w:noWrap/>
            <w:vAlign w:val="center"/>
            <w:hideMark/>
          </w:tcPr>
          <w:p w14:paraId="602D789E" w14:textId="77777777" w:rsidR="0024610B" w:rsidRPr="007053D8" w:rsidRDefault="0024610B" w:rsidP="00532284">
            <w:pPr>
              <w:spacing w:after="0" w:line="240" w:lineRule="auto"/>
              <w:ind w:left="0" w:firstLine="0"/>
              <w:jc w:val="center"/>
              <w:rPr>
                <w:sz w:val="22"/>
              </w:rPr>
            </w:pPr>
            <w:r w:rsidRPr="007053D8">
              <w:rPr>
                <w:sz w:val="22"/>
              </w:rPr>
              <w:t>0.39</w:t>
            </w:r>
          </w:p>
        </w:tc>
        <w:tc>
          <w:tcPr>
            <w:tcW w:w="1560" w:type="dxa"/>
            <w:tcBorders>
              <w:top w:val="nil"/>
              <w:left w:val="nil"/>
              <w:bottom w:val="nil"/>
              <w:right w:val="nil"/>
            </w:tcBorders>
            <w:shd w:val="clear" w:color="000000" w:fill="D9D9D9"/>
            <w:noWrap/>
            <w:vAlign w:val="center"/>
            <w:hideMark/>
          </w:tcPr>
          <w:p w14:paraId="4B793CE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522859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186CE979" w14:textId="77777777" w:rsidR="0024610B" w:rsidRPr="007053D8" w:rsidRDefault="0024610B" w:rsidP="00532284">
            <w:pPr>
              <w:spacing w:after="0" w:line="240" w:lineRule="auto"/>
              <w:ind w:left="0" w:firstLine="0"/>
              <w:jc w:val="center"/>
              <w:rPr>
                <w:sz w:val="22"/>
              </w:rPr>
            </w:pPr>
            <w:r w:rsidRPr="007053D8">
              <w:rPr>
                <w:sz w:val="22"/>
              </w:rPr>
              <w:t>1.05</w:t>
            </w:r>
          </w:p>
        </w:tc>
        <w:tc>
          <w:tcPr>
            <w:tcW w:w="820" w:type="dxa"/>
            <w:tcBorders>
              <w:top w:val="nil"/>
              <w:left w:val="nil"/>
              <w:bottom w:val="nil"/>
              <w:right w:val="nil"/>
            </w:tcBorders>
            <w:shd w:val="clear" w:color="000000" w:fill="D9D9D9"/>
            <w:noWrap/>
            <w:vAlign w:val="center"/>
            <w:hideMark/>
          </w:tcPr>
          <w:p w14:paraId="25459017"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78B5809E"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764B523D" w14:textId="77777777" w:rsidTr="00532284">
        <w:trPr>
          <w:trHeight w:val="360"/>
        </w:trPr>
        <w:tc>
          <w:tcPr>
            <w:tcW w:w="2409" w:type="dxa"/>
            <w:vMerge/>
            <w:tcBorders>
              <w:top w:val="nil"/>
              <w:left w:val="nil"/>
              <w:bottom w:val="single" w:sz="4" w:space="0" w:color="000000"/>
              <w:right w:val="nil"/>
            </w:tcBorders>
            <w:vAlign w:val="center"/>
            <w:hideMark/>
          </w:tcPr>
          <w:p w14:paraId="2ED2E28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B48CD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63082D82"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BC6BA34"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1E23EE6"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F93C781"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359AAC7"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01F98B82" w14:textId="77777777" w:rsidR="0024610B" w:rsidRPr="007053D8" w:rsidRDefault="0024610B" w:rsidP="00532284">
            <w:pPr>
              <w:spacing w:after="0" w:line="240" w:lineRule="auto"/>
              <w:ind w:left="0" w:firstLine="0"/>
              <w:jc w:val="center"/>
              <w:rPr>
                <w:sz w:val="22"/>
              </w:rPr>
            </w:pPr>
            <w:r w:rsidRPr="007053D8">
              <w:rPr>
                <w:sz w:val="22"/>
              </w:rPr>
              <w:t>0.14</w:t>
            </w:r>
          </w:p>
        </w:tc>
        <w:tc>
          <w:tcPr>
            <w:tcW w:w="1260" w:type="dxa"/>
            <w:tcBorders>
              <w:top w:val="nil"/>
              <w:left w:val="nil"/>
              <w:bottom w:val="single" w:sz="4" w:space="0" w:color="auto"/>
              <w:right w:val="single" w:sz="4" w:space="0" w:color="auto"/>
            </w:tcBorders>
            <w:shd w:val="clear" w:color="auto" w:fill="auto"/>
            <w:noWrap/>
            <w:vAlign w:val="center"/>
            <w:hideMark/>
          </w:tcPr>
          <w:p w14:paraId="5D69AD54" w14:textId="77777777" w:rsidR="0024610B" w:rsidRPr="007053D8" w:rsidRDefault="0024610B" w:rsidP="00532284">
            <w:pPr>
              <w:spacing w:after="0" w:line="240" w:lineRule="auto"/>
              <w:ind w:left="0" w:firstLine="0"/>
              <w:jc w:val="center"/>
              <w:rPr>
                <w:sz w:val="22"/>
              </w:rPr>
            </w:pPr>
            <w:r w:rsidRPr="007053D8">
              <w:rPr>
                <w:sz w:val="22"/>
              </w:rPr>
              <w:t>0.71</w:t>
            </w:r>
          </w:p>
        </w:tc>
        <w:tc>
          <w:tcPr>
            <w:tcW w:w="700" w:type="dxa"/>
            <w:tcBorders>
              <w:top w:val="nil"/>
              <w:left w:val="nil"/>
              <w:bottom w:val="single" w:sz="4" w:space="0" w:color="auto"/>
              <w:right w:val="nil"/>
            </w:tcBorders>
            <w:shd w:val="clear" w:color="auto" w:fill="auto"/>
            <w:noWrap/>
            <w:vAlign w:val="center"/>
            <w:hideMark/>
          </w:tcPr>
          <w:p w14:paraId="3A2B44B6" w14:textId="77777777" w:rsidR="0024610B" w:rsidRPr="007053D8" w:rsidRDefault="0024610B" w:rsidP="00532284">
            <w:pPr>
              <w:spacing w:after="0" w:line="240" w:lineRule="auto"/>
              <w:ind w:left="0" w:firstLine="0"/>
              <w:jc w:val="center"/>
              <w:rPr>
                <w:sz w:val="22"/>
              </w:rPr>
            </w:pPr>
            <w:r w:rsidRPr="007053D8">
              <w:rPr>
                <w:sz w:val="22"/>
              </w:rPr>
              <w:t>1.09</w:t>
            </w:r>
          </w:p>
        </w:tc>
        <w:tc>
          <w:tcPr>
            <w:tcW w:w="820" w:type="dxa"/>
            <w:tcBorders>
              <w:top w:val="nil"/>
              <w:left w:val="nil"/>
              <w:bottom w:val="single" w:sz="4" w:space="0" w:color="auto"/>
              <w:right w:val="nil"/>
            </w:tcBorders>
            <w:shd w:val="clear" w:color="auto" w:fill="auto"/>
            <w:noWrap/>
            <w:vAlign w:val="center"/>
            <w:hideMark/>
          </w:tcPr>
          <w:p w14:paraId="28F7D8C1" w14:textId="77777777" w:rsidR="0024610B" w:rsidRPr="007053D8" w:rsidRDefault="0024610B" w:rsidP="00532284">
            <w:pPr>
              <w:spacing w:after="0" w:line="240" w:lineRule="auto"/>
              <w:ind w:left="0" w:firstLine="0"/>
              <w:jc w:val="center"/>
              <w:rPr>
                <w:sz w:val="22"/>
              </w:rPr>
            </w:pPr>
            <w:r w:rsidRPr="007053D8">
              <w:rPr>
                <w:sz w:val="22"/>
              </w:rPr>
              <w:t>0.70</w:t>
            </w:r>
          </w:p>
        </w:tc>
        <w:tc>
          <w:tcPr>
            <w:tcW w:w="820" w:type="dxa"/>
            <w:tcBorders>
              <w:top w:val="nil"/>
              <w:left w:val="nil"/>
              <w:bottom w:val="single" w:sz="4" w:space="0" w:color="auto"/>
              <w:right w:val="nil"/>
            </w:tcBorders>
            <w:shd w:val="clear" w:color="auto" w:fill="auto"/>
            <w:noWrap/>
            <w:vAlign w:val="center"/>
            <w:hideMark/>
          </w:tcPr>
          <w:p w14:paraId="47432766"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4988DF8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29ED45D" w14:textId="4BD5A10F"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6245C455"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2989D4D6"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7B6D50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C186695" w14:textId="77777777" w:rsidR="0024610B" w:rsidRPr="007053D8" w:rsidRDefault="0024610B" w:rsidP="00532284">
            <w:pPr>
              <w:spacing w:after="0" w:line="240" w:lineRule="auto"/>
              <w:ind w:left="0" w:firstLine="0"/>
              <w:jc w:val="center"/>
              <w:rPr>
                <w:sz w:val="22"/>
              </w:rPr>
            </w:pPr>
            <w:r w:rsidRPr="007053D8">
              <w:rPr>
                <w:sz w:val="22"/>
              </w:rPr>
              <w:t>64</w:t>
            </w:r>
          </w:p>
        </w:tc>
        <w:tc>
          <w:tcPr>
            <w:tcW w:w="1540" w:type="dxa"/>
            <w:vMerge w:val="restart"/>
            <w:tcBorders>
              <w:top w:val="nil"/>
              <w:left w:val="nil"/>
              <w:bottom w:val="single" w:sz="4" w:space="0" w:color="000000"/>
              <w:right w:val="nil"/>
            </w:tcBorders>
            <w:shd w:val="clear" w:color="auto" w:fill="auto"/>
            <w:noWrap/>
            <w:vAlign w:val="center"/>
            <w:hideMark/>
          </w:tcPr>
          <w:p w14:paraId="3F243C91" w14:textId="77777777" w:rsidR="0024610B" w:rsidRPr="007053D8" w:rsidRDefault="0024610B" w:rsidP="00532284">
            <w:pPr>
              <w:spacing w:after="0" w:line="240" w:lineRule="auto"/>
              <w:ind w:left="0" w:firstLine="0"/>
              <w:jc w:val="center"/>
              <w:rPr>
                <w:sz w:val="22"/>
              </w:rPr>
            </w:pPr>
            <w:r w:rsidRPr="007053D8">
              <w:rPr>
                <w:sz w:val="22"/>
              </w:rPr>
              <w:t>171</w:t>
            </w:r>
          </w:p>
        </w:tc>
        <w:tc>
          <w:tcPr>
            <w:tcW w:w="1380" w:type="dxa"/>
            <w:vMerge w:val="restart"/>
            <w:tcBorders>
              <w:top w:val="nil"/>
              <w:left w:val="nil"/>
              <w:bottom w:val="single" w:sz="4" w:space="0" w:color="000000"/>
              <w:right w:val="nil"/>
            </w:tcBorders>
            <w:shd w:val="clear" w:color="auto" w:fill="auto"/>
            <w:noWrap/>
            <w:vAlign w:val="center"/>
            <w:hideMark/>
          </w:tcPr>
          <w:p w14:paraId="6C3469BB" w14:textId="77777777" w:rsidR="0024610B" w:rsidRPr="007053D8" w:rsidRDefault="0024610B" w:rsidP="00532284">
            <w:pPr>
              <w:spacing w:after="0" w:line="240" w:lineRule="auto"/>
              <w:ind w:left="0" w:firstLine="0"/>
              <w:jc w:val="center"/>
              <w:rPr>
                <w:sz w:val="22"/>
              </w:rPr>
            </w:pPr>
            <w:r w:rsidRPr="007053D8">
              <w:rPr>
                <w:sz w:val="22"/>
              </w:rPr>
              <w:t>0.45</w:t>
            </w:r>
          </w:p>
        </w:tc>
        <w:tc>
          <w:tcPr>
            <w:tcW w:w="1560" w:type="dxa"/>
            <w:tcBorders>
              <w:top w:val="nil"/>
              <w:left w:val="nil"/>
              <w:bottom w:val="nil"/>
              <w:right w:val="nil"/>
            </w:tcBorders>
            <w:shd w:val="clear" w:color="000000" w:fill="D9D9D9"/>
            <w:noWrap/>
            <w:vAlign w:val="center"/>
            <w:hideMark/>
          </w:tcPr>
          <w:p w14:paraId="31C909B8"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886A925"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113A6FE"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nil"/>
              <w:right w:val="nil"/>
            </w:tcBorders>
            <w:shd w:val="clear" w:color="000000" w:fill="D9D9D9"/>
            <w:noWrap/>
            <w:vAlign w:val="center"/>
            <w:hideMark/>
          </w:tcPr>
          <w:p w14:paraId="59FA1ABD" w14:textId="77777777" w:rsidR="0024610B" w:rsidRPr="007053D8" w:rsidRDefault="0024610B" w:rsidP="00532284">
            <w:pPr>
              <w:spacing w:after="0" w:line="240" w:lineRule="auto"/>
              <w:ind w:left="0" w:firstLine="0"/>
              <w:jc w:val="center"/>
              <w:rPr>
                <w:sz w:val="22"/>
              </w:rPr>
            </w:pPr>
            <w:r w:rsidRPr="007053D8">
              <w:rPr>
                <w:sz w:val="22"/>
              </w:rPr>
              <w:t>0.78</w:t>
            </w:r>
          </w:p>
        </w:tc>
        <w:tc>
          <w:tcPr>
            <w:tcW w:w="820" w:type="dxa"/>
            <w:tcBorders>
              <w:top w:val="nil"/>
              <w:left w:val="nil"/>
              <w:bottom w:val="nil"/>
              <w:right w:val="nil"/>
            </w:tcBorders>
            <w:shd w:val="clear" w:color="000000" w:fill="D9D9D9"/>
            <w:noWrap/>
            <w:vAlign w:val="center"/>
            <w:hideMark/>
          </w:tcPr>
          <w:p w14:paraId="6AE0B4E7" w14:textId="77777777" w:rsidR="0024610B" w:rsidRPr="007053D8" w:rsidRDefault="0024610B" w:rsidP="00532284">
            <w:pPr>
              <w:spacing w:after="0" w:line="240" w:lineRule="auto"/>
              <w:ind w:left="0" w:firstLine="0"/>
              <w:jc w:val="center"/>
              <w:rPr>
                <w:sz w:val="22"/>
              </w:rPr>
            </w:pPr>
            <w:r w:rsidRPr="007053D8">
              <w:rPr>
                <w:sz w:val="22"/>
              </w:rPr>
              <w:t>2.11</w:t>
            </w:r>
          </w:p>
        </w:tc>
      </w:tr>
      <w:tr w:rsidR="0024610B" w:rsidRPr="007053D8" w14:paraId="57F361A0" w14:textId="77777777" w:rsidTr="00532284">
        <w:trPr>
          <w:trHeight w:val="360"/>
        </w:trPr>
        <w:tc>
          <w:tcPr>
            <w:tcW w:w="2409" w:type="dxa"/>
            <w:vMerge/>
            <w:tcBorders>
              <w:top w:val="nil"/>
              <w:left w:val="nil"/>
              <w:bottom w:val="single" w:sz="4" w:space="0" w:color="000000"/>
              <w:right w:val="nil"/>
            </w:tcBorders>
            <w:vAlign w:val="center"/>
            <w:hideMark/>
          </w:tcPr>
          <w:p w14:paraId="22F32CC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608E099"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D9D2A6A"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17126BD"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3CE7C87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2301A890"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11AC6C6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EC7D8A8"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73CF56B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743E4800" w14:textId="77777777" w:rsidR="0024610B" w:rsidRPr="007053D8" w:rsidRDefault="0024610B" w:rsidP="00532284">
            <w:pPr>
              <w:spacing w:after="0" w:line="240" w:lineRule="auto"/>
              <w:ind w:left="0" w:firstLine="0"/>
              <w:jc w:val="center"/>
              <w:rPr>
                <w:sz w:val="22"/>
              </w:rPr>
            </w:pPr>
            <w:r w:rsidRPr="007053D8">
              <w:rPr>
                <w:sz w:val="22"/>
              </w:rPr>
              <w:t>1.26</w:t>
            </w:r>
          </w:p>
        </w:tc>
        <w:tc>
          <w:tcPr>
            <w:tcW w:w="820" w:type="dxa"/>
            <w:tcBorders>
              <w:top w:val="nil"/>
              <w:left w:val="nil"/>
              <w:bottom w:val="single" w:sz="4" w:space="0" w:color="auto"/>
              <w:right w:val="nil"/>
            </w:tcBorders>
            <w:shd w:val="clear" w:color="auto" w:fill="auto"/>
            <w:noWrap/>
            <w:vAlign w:val="center"/>
            <w:hideMark/>
          </w:tcPr>
          <w:p w14:paraId="145D17B9" w14:textId="77777777" w:rsidR="0024610B" w:rsidRPr="007053D8" w:rsidRDefault="0024610B" w:rsidP="00532284">
            <w:pPr>
              <w:spacing w:after="0" w:line="240" w:lineRule="auto"/>
              <w:ind w:left="0" w:firstLine="0"/>
              <w:jc w:val="center"/>
              <w:rPr>
                <w:sz w:val="22"/>
              </w:rPr>
            </w:pPr>
            <w:r w:rsidRPr="007053D8">
              <w:rPr>
                <w:sz w:val="22"/>
              </w:rPr>
              <w:t>0.79</w:t>
            </w:r>
          </w:p>
        </w:tc>
        <w:tc>
          <w:tcPr>
            <w:tcW w:w="820" w:type="dxa"/>
            <w:tcBorders>
              <w:top w:val="nil"/>
              <w:left w:val="nil"/>
              <w:bottom w:val="single" w:sz="4" w:space="0" w:color="auto"/>
              <w:right w:val="nil"/>
            </w:tcBorders>
            <w:shd w:val="clear" w:color="auto" w:fill="auto"/>
            <w:noWrap/>
            <w:vAlign w:val="center"/>
            <w:hideMark/>
          </w:tcPr>
          <w:p w14:paraId="5263C117" w14:textId="77777777" w:rsidR="0024610B" w:rsidRPr="007053D8" w:rsidRDefault="0024610B" w:rsidP="00532284">
            <w:pPr>
              <w:spacing w:after="0" w:line="240" w:lineRule="auto"/>
              <w:ind w:left="0" w:firstLine="0"/>
              <w:jc w:val="center"/>
              <w:rPr>
                <w:sz w:val="22"/>
              </w:rPr>
            </w:pPr>
            <w:r w:rsidRPr="007053D8">
              <w:rPr>
                <w:sz w:val="22"/>
              </w:rPr>
              <w:t>2.01</w:t>
            </w:r>
          </w:p>
        </w:tc>
      </w:tr>
      <w:tr w:rsidR="0024610B" w:rsidRPr="007053D8" w14:paraId="69DF4831" w14:textId="77777777" w:rsidTr="00532284">
        <w:trPr>
          <w:trHeight w:val="360"/>
        </w:trPr>
        <w:tc>
          <w:tcPr>
            <w:tcW w:w="2409" w:type="dxa"/>
            <w:vMerge w:val="restart"/>
            <w:tcBorders>
              <w:top w:val="nil"/>
              <w:left w:val="nil"/>
              <w:bottom w:val="double" w:sz="6" w:space="0" w:color="000000"/>
              <w:right w:val="nil"/>
            </w:tcBorders>
            <w:shd w:val="clear" w:color="auto" w:fill="auto"/>
            <w:noWrap/>
            <w:vAlign w:val="center"/>
            <w:hideMark/>
          </w:tcPr>
          <w:p w14:paraId="2EF521E6" w14:textId="6010B862"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double" w:sz="6" w:space="0" w:color="000000"/>
              <w:right w:val="nil"/>
            </w:tcBorders>
            <w:shd w:val="clear" w:color="auto" w:fill="auto"/>
            <w:noWrap/>
            <w:vAlign w:val="center"/>
            <w:hideMark/>
          </w:tcPr>
          <w:p w14:paraId="0D22482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double" w:sz="6" w:space="0" w:color="000000"/>
              <w:right w:val="nil"/>
            </w:tcBorders>
            <w:shd w:val="clear" w:color="auto" w:fill="auto"/>
            <w:noWrap/>
            <w:vAlign w:val="center"/>
            <w:hideMark/>
          </w:tcPr>
          <w:p w14:paraId="7737B518"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F2B5640"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double" w:sz="6" w:space="0" w:color="000000"/>
              <w:right w:val="nil"/>
            </w:tcBorders>
            <w:shd w:val="clear" w:color="auto" w:fill="auto"/>
            <w:noWrap/>
            <w:vAlign w:val="center"/>
            <w:hideMark/>
          </w:tcPr>
          <w:p w14:paraId="2C98AAE5" w14:textId="77777777" w:rsidR="0024610B" w:rsidRPr="007053D8" w:rsidRDefault="0024610B" w:rsidP="00532284">
            <w:pPr>
              <w:spacing w:after="0" w:line="240" w:lineRule="auto"/>
              <w:ind w:left="0" w:firstLine="0"/>
              <w:jc w:val="center"/>
              <w:rPr>
                <w:sz w:val="22"/>
              </w:rPr>
            </w:pPr>
            <w:r w:rsidRPr="007053D8">
              <w:rPr>
                <w:sz w:val="22"/>
              </w:rPr>
              <w:t>63</w:t>
            </w:r>
          </w:p>
        </w:tc>
        <w:tc>
          <w:tcPr>
            <w:tcW w:w="1540" w:type="dxa"/>
            <w:vMerge w:val="restart"/>
            <w:tcBorders>
              <w:top w:val="nil"/>
              <w:left w:val="nil"/>
              <w:bottom w:val="double" w:sz="6" w:space="0" w:color="000000"/>
              <w:right w:val="nil"/>
            </w:tcBorders>
            <w:shd w:val="clear" w:color="auto" w:fill="auto"/>
            <w:noWrap/>
            <w:vAlign w:val="center"/>
            <w:hideMark/>
          </w:tcPr>
          <w:p w14:paraId="77E0DE44" w14:textId="77777777" w:rsidR="0024610B" w:rsidRPr="007053D8" w:rsidRDefault="0024610B" w:rsidP="00532284">
            <w:pPr>
              <w:spacing w:after="0" w:line="240" w:lineRule="auto"/>
              <w:ind w:left="0" w:firstLine="0"/>
              <w:jc w:val="center"/>
              <w:rPr>
                <w:sz w:val="22"/>
              </w:rPr>
            </w:pPr>
            <w:r w:rsidRPr="007053D8">
              <w:rPr>
                <w:sz w:val="22"/>
              </w:rPr>
              <w:t>155</w:t>
            </w:r>
          </w:p>
        </w:tc>
        <w:tc>
          <w:tcPr>
            <w:tcW w:w="1380" w:type="dxa"/>
            <w:vMerge w:val="restart"/>
            <w:tcBorders>
              <w:top w:val="nil"/>
              <w:left w:val="nil"/>
              <w:bottom w:val="double" w:sz="6" w:space="0" w:color="000000"/>
              <w:right w:val="nil"/>
            </w:tcBorders>
            <w:shd w:val="clear" w:color="auto" w:fill="auto"/>
            <w:noWrap/>
            <w:vAlign w:val="center"/>
            <w:hideMark/>
          </w:tcPr>
          <w:p w14:paraId="08BBD70F" w14:textId="77777777" w:rsidR="0024610B" w:rsidRPr="007053D8" w:rsidRDefault="0024610B" w:rsidP="00532284">
            <w:pPr>
              <w:spacing w:after="0" w:line="240" w:lineRule="auto"/>
              <w:ind w:left="0" w:firstLine="0"/>
              <w:jc w:val="center"/>
              <w:rPr>
                <w:sz w:val="22"/>
              </w:rPr>
            </w:pPr>
            <w:r w:rsidRPr="007053D8">
              <w:rPr>
                <w:sz w:val="22"/>
              </w:rPr>
              <w:t>4.01</w:t>
            </w:r>
          </w:p>
        </w:tc>
        <w:tc>
          <w:tcPr>
            <w:tcW w:w="1560" w:type="dxa"/>
            <w:tcBorders>
              <w:top w:val="nil"/>
              <w:left w:val="nil"/>
              <w:bottom w:val="nil"/>
              <w:right w:val="nil"/>
            </w:tcBorders>
            <w:shd w:val="clear" w:color="000000" w:fill="D9D9D9"/>
            <w:noWrap/>
            <w:vAlign w:val="center"/>
            <w:hideMark/>
          </w:tcPr>
          <w:p w14:paraId="293613C5"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1AA144A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7D4B86E" w14:textId="77777777" w:rsidR="0024610B" w:rsidRPr="007053D8" w:rsidRDefault="0024610B" w:rsidP="00532284">
            <w:pPr>
              <w:spacing w:after="0" w:line="240" w:lineRule="auto"/>
              <w:ind w:left="0" w:firstLine="0"/>
              <w:jc w:val="center"/>
              <w:rPr>
                <w:sz w:val="22"/>
              </w:rPr>
            </w:pPr>
            <w:r w:rsidRPr="007053D8">
              <w:rPr>
                <w:sz w:val="22"/>
              </w:rPr>
              <w:t>1.33</w:t>
            </w:r>
          </w:p>
        </w:tc>
        <w:tc>
          <w:tcPr>
            <w:tcW w:w="820" w:type="dxa"/>
            <w:tcBorders>
              <w:top w:val="nil"/>
              <w:left w:val="nil"/>
              <w:bottom w:val="nil"/>
              <w:right w:val="nil"/>
            </w:tcBorders>
            <w:shd w:val="clear" w:color="000000" w:fill="D9D9D9"/>
            <w:noWrap/>
            <w:vAlign w:val="center"/>
            <w:hideMark/>
          </w:tcPr>
          <w:p w14:paraId="76B4190B" w14:textId="77777777" w:rsidR="0024610B" w:rsidRPr="007053D8" w:rsidRDefault="0024610B" w:rsidP="00532284">
            <w:pPr>
              <w:spacing w:after="0" w:line="240" w:lineRule="auto"/>
              <w:ind w:left="0" w:firstLine="0"/>
              <w:jc w:val="center"/>
              <w:rPr>
                <w:sz w:val="22"/>
              </w:rPr>
            </w:pPr>
            <w:r w:rsidRPr="007053D8">
              <w:rPr>
                <w:sz w:val="22"/>
              </w:rPr>
              <w:t>0.77</w:t>
            </w:r>
          </w:p>
        </w:tc>
        <w:tc>
          <w:tcPr>
            <w:tcW w:w="820" w:type="dxa"/>
            <w:tcBorders>
              <w:top w:val="nil"/>
              <w:left w:val="nil"/>
              <w:bottom w:val="nil"/>
              <w:right w:val="nil"/>
            </w:tcBorders>
            <w:shd w:val="clear" w:color="000000" w:fill="D9D9D9"/>
            <w:noWrap/>
            <w:vAlign w:val="center"/>
            <w:hideMark/>
          </w:tcPr>
          <w:p w14:paraId="7631A6F7" w14:textId="77777777" w:rsidR="0024610B" w:rsidRPr="007053D8" w:rsidRDefault="0024610B" w:rsidP="00532284">
            <w:pPr>
              <w:spacing w:after="0" w:line="240" w:lineRule="auto"/>
              <w:ind w:left="0" w:firstLine="0"/>
              <w:jc w:val="center"/>
              <w:rPr>
                <w:sz w:val="22"/>
              </w:rPr>
            </w:pPr>
            <w:r w:rsidRPr="007053D8">
              <w:rPr>
                <w:sz w:val="22"/>
              </w:rPr>
              <w:t>2.28</w:t>
            </w:r>
          </w:p>
        </w:tc>
      </w:tr>
      <w:tr w:rsidR="0024610B" w:rsidRPr="007053D8" w14:paraId="029A6E73" w14:textId="77777777" w:rsidTr="00532284">
        <w:trPr>
          <w:trHeight w:val="360"/>
        </w:trPr>
        <w:tc>
          <w:tcPr>
            <w:tcW w:w="2409" w:type="dxa"/>
            <w:vMerge/>
            <w:tcBorders>
              <w:top w:val="nil"/>
              <w:left w:val="nil"/>
              <w:bottom w:val="double" w:sz="6" w:space="0" w:color="000000"/>
              <w:right w:val="nil"/>
            </w:tcBorders>
            <w:vAlign w:val="center"/>
            <w:hideMark/>
          </w:tcPr>
          <w:p w14:paraId="35E1606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double" w:sz="6" w:space="0" w:color="000000"/>
              <w:right w:val="nil"/>
            </w:tcBorders>
            <w:vAlign w:val="center"/>
            <w:hideMark/>
          </w:tcPr>
          <w:p w14:paraId="223B6E9D"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double" w:sz="6" w:space="0" w:color="000000"/>
              <w:right w:val="nil"/>
            </w:tcBorders>
            <w:vAlign w:val="center"/>
            <w:hideMark/>
          </w:tcPr>
          <w:p w14:paraId="5D0F3CCC"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double" w:sz="6" w:space="0" w:color="auto"/>
              <w:right w:val="single" w:sz="4" w:space="0" w:color="auto"/>
            </w:tcBorders>
            <w:shd w:val="clear" w:color="auto" w:fill="auto"/>
            <w:noWrap/>
            <w:vAlign w:val="center"/>
            <w:hideMark/>
          </w:tcPr>
          <w:p w14:paraId="2C9C4E0E"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double" w:sz="6" w:space="0" w:color="000000"/>
              <w:right w:val="nil"/>
            </w:tcBorders>
            <w:vAlign w:val="center"/>
            <w:hideMark/>
          </w:tcPr>
          <w:p w14:paraId="036B30CD"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double" w:sz="6" w:space="0" w:color="000000"/>
              <w:right w:val="nil"/>
            </w:tcBorders>
            <w:vAlign w:val="center"/>
            <w:hideMark/>
          </w:tcPr>
          <w:p w14:paraId="423BE7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double" w:sz="6" w:space="0" w:color="000000"/>
              <w:right w:val="nil"/>
            </w:tcBorders>
            <w:vAlign w:val="center"/>
            <w:hideMark/>
          </w:tcPr>
          <w:p w14:paraId="0F29972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double" w:sz="6" w:space="0" w:color="auto"/>
              <w:right w:val="nil"/>
            </w:tcBorders>
            <w:shd w:val="clear" w:color="auto" w:fill="auto"/>
            <w:noWrap/>
            <w:vAlign w:val="center"/>
            <w:hideMark/>
          </w:tcPr>
          <w:p w14:paraId="4998EEF0" w14:textId="77777777" w:rsidR="0024610B" w:rsidRPr="007053D8" w:rsidRDefault="0024610B" w:rsidP="00532284">
            <w:pPr>
              <w:spacing w:after="0" w:line="240" w:lineRule="auto"/>
              <w:ind w:left="0" w:firstLine="0"/>
              <w:jc w:val="center"/>
              <w:rPr>
                <w:sz w:val="22"/>
              </w:rPr>
            </w:pPr>
            <w:r w:rsidRPr="007053D8">
              <w:rPr>
                <w:sz w:val="22"/>
              </w:rPr>
              <w:t>1.17</w:t>
            </w:r>
          </w:p>
        </w:tc>
        <w:tc>
          <w:tcPr>
            <w:tcW w:w="1260" w:type="dxa"/>
            <w:tcBorders>
              <w:top w:val="nil"/>
              <w:left w:val="nil"/>
              <w:bottom w:val="double" w:sz="6" w:space="0" w:color="auto"/>
              <w:right w:val="single" w:sz="4" w:space="0" w:color="auto"/>
            </w:tcBorders>
            <w:shd w:val="clear" w:color="auto" w:fill="auto"/>
            <w:noWrap/>
            <w:vAlign w:val="center"/>
            <w:hideMark/>
          </w:tcPr>
          <w:p w14:paraId="0B134E60" w14:textId="77777777" w:rsidR="0024610B" w:rsidRPr="007053D8" w:rsidRDefault="0024610B" w:rsidP="00532284">
            <w:pPr>
              <w:spacing w:after="0" w:line="240" w:lineRule="auto"/>
              <w:ind w:left="0" w:firstLine="0"/>
              <w:jc w:val="center"/>
              <w:rPr>
                <w:sz w:val="22"/>
              </w:rPr>
            </w:pPr>
            <w:r w:rsidRPr="007053D8">
              <w:rPr>
                <w:sz w:val="22"/>
              </w:rPr>
              <w:t>0.28</w:t>
            </w:r>
          </w:p>
        </w:tc>
        <w:tc>
          <w:tcPr>
            <w:tcW w:w="700" w:type="dxa"/>
            <w:tcBorders>
              <w:top w:val="nil"/>
              <w:left w:val="nil"/>
              <w:bottom w:val="double" w:sz="6" w:space="0" w:color="auto"/>
              <w:right w:val="nil"/>
            </w:tcBorders>
            <w:shd w:val="clear" w:color="auto" w:fill="auto"/>
            <w:noWrap/>
            <w:vAlign w:val="center"/>
            <w:hideMark/>
          </w:tcPr>
          <w:p w14:paraId="7EB25C8A" w14:textId="77777777" w:rsidR="0024610B" w:rsidRPr="007053D8" w:rsidRDefault="0024610B" w:rsidP="00532284">
            <w:pPr>
              <w:spacing w:after="0" w:line="240" w:lineRule="auto"/>
              <w:ind w:left="0" w:firstLine="0"/>
              <w:jc w:val="center"/>
              <w:rPr>
                <w:sz w:val="22"/>
              </w:rPr>
            </w:pPr>
            <w:r w:rsidRPr="007053D8">
              <w:rPr>
                <w:sz w:val="22"/>
              </w:rPr>
              <w:t>1.30</w:t>
            </w:r>
          </w:p>
        </w:tc>
        <w:tc>
          <w:tcPr>
            <w:tcW w:w="820" w:type="dxa"/>
            <w:tcBorders>
              <w:top w:val="nil"/>
              <w:left w:val="nil"/>
              <w:bottom w:val="double" w:sz="6" w:space="0" w:color="auto"/>
              <w:right w:val="nil"/>
            </w:tcBorders>
            <w:shd w:val="clear" w:color="auto" w:fill="auto"/>
            <w:noWrap/>
            <w:vAlign w:val="center"/>
            <w:hideMark/>
          </w:tcPr>
          <w:p w14:paraId="1B9505A8" w14:textId="77777777" w:rsidR="0024610B" w:rsidRPr="007053D8" w:rsidRDefault="0024610B" w:rsidP="00532284">
            <w:pPr>
              <w:spacing w:after="0" w:line="240" w:lineRule="auto"/>
              <w:ind w:left="0" w:firstLine="0"/>
              <w:jc w:val="center"/>
              <w:rPr>
                <w:sz w:val="22"/>
              </w:rPr>
            </w:pPr>
            <w:r w:rsidRPr="007053D8">
              <w:rPr>
                <w:sz w:val="22"/>
              </w:rPr>
              <w:t>0.81</w:t>
            </w:r>
          </w:p>
        </w:tc>
        <w:tc>
          <w:tcPr>
            <w:tcW w:w="820" w:type="dxa"/>
            <w:tcBorders>
              <w:top w:val="nil"/>
              <w:left w:val="nil"/>
              <w:bottom w:val="double" w:sz="6" w:space="0" w:color="auto"/>
              <w:right w:val="nil"/>
            </w:tcBorders>
            <w:shd w:val="clear" w:color="auto" w:fill="auto"/>
            <w:noWrap/>
            <w:vAlign w:val="center"/>
            <w:hideMark/>
          </w:tcPr>
          <w:p w14:paraId="3F06CAAF" w14:textId="77777777" w:rsidR="0024610B" w:rsidRPr="007053D8" w:rsidRDefault="0024610B" w:rsidP="00532284">
            <w:pPr>
              <w:spacing w:after="0" w:line="240" w:lineRule="auto"/>
              <w:ind w:left="0" w:firstLine="0"/>
              <w:jc w:val="center"/>
              <w:rPr>
                <w:sz w:val="22"/>
              </w:rPr>
            </w:pPr>
            <w:r w:rsidRPr="007053D8">
              <w:rPr>
                <w:sz w:val="22"/>
              </w:rPr>
              <w:t>2.09</w:t>
            </w:r>
          </w:p>
        </w:tc>
      </w:tr>
      <w:tr w:rsidR="0024610B" w:rsidRPr="007053D8" w14:paraId="25A74FB0" w14:textId="77777777" w:rsidTr="00532284">
        <w:trPr>
          <w:trHeight w:val="315"/>
        </w:trPr>
        <w:tc>
          <w:tcPr>
            <w:tcW w:w="4496" w:type="dxa"/>
            <w:gridSpan w:val="2"/>
            <w:tcBorders>
              <w:top w:val="nil"/>
              <w:left w:val="nil"/>
              <w:bottom w:val="nil"/>
              <w:right w:val="nil"/>
            </w:tcBorders>
            <w:shd w:val="clear" w:color="000000" w:fill="D9D9D9"/>
            <w:noWrap/>
            <w:vAlign w:val="bottom"/>
            <w:hideMark/>
          </w:tcPr>
          <w:p w14:paraId="798BE134"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 p &lt; 0.05</w:t>
            </w:r>
          </w:p>
        </w:tc>
        <w:tc>
          <w:tcPr>
            <w:tcW w:w="2282" w:type="dxa"/>
            <w:tcBorders>
              <w:top w:val="nil"/>
              <w:left w:val="nil"/>
              <w:bottom w:val="nil"/>
              <w:right w:val="nil"/>
            </w:tcBorders>
            <w:shd w:val="clear" w:color="000000" w:fill="D9D9D9"/>
            <w:noWrap/>
            <w:vAlign w:val="bottom"/>
            <w:hideMark/>
          </w:tcPr>
          <w:p w14:paraId="064B8746" w14:textId="77777777" w:rsidR="0024610B" w:rsidRPr="007053D8" w:rsidRDefault="0024610B" w:rsidP="00532284">
            <w:pPr>
              <w:spacing w:after="0" w:line="240" w:lineRule="auto"/>
              <w:ind w:left="0" w:firstLine="0"/>
              <w:jc w:val="left"/>
              <w:rPr>
                <w:rFonts w:ascii="Calibri" w:hAnsi="Calibri" w:cs="Calibri"/>
                <w:sz w:val="22"/>
              </w:rPr>
            </w:pPr>
            <w:r w:rsidRPr="007053D8">
              <w:rPr>
                <w:rFonts w:ascii="Calibri" w:hAnsi="Calibri" w:cs="Calibri"/>
                <w:sz w:val="22"/>
              </w:rPr>
              <w:t> </w:t>
            </w:r>
          </w:p>
        </w:tc>
        <w:tc>
          <w:tcPr>
            <w:tcW w:w="5622" w:type="dxa"/>
            <w:gridSpan w:val="4"/>
            <w:tcBorders>
              <w:top w:val="nil"/>
              <w:left w:val="nil"/>
              <w:bottom w:val="nil"/>
              <w:right w:val="nil"/>
            </w:tcBorders>
            <w:shd w:val="clear" w:color="000000" w:fill="D9D9D9"/>
            <w:noWrap/>
            <w:vAlign w:val="bottom"/>
            <w:hideMark/>
          </w:tcPr>
          <w:p w14:paraId="1A914AE5" w14:textId="77777777" w:rsidR="0024610B" w:rsidRPr="007053D8" w:rsidRDefault="0024610B" w:rsidP="00532284">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60" w:type="dxa"/>
            <w:tcBorders>
              <w:top w:val="nil"/>
              <w:left w:val="nil"/>
              <w:bottom w:val="nil"/>
              <w:right w:val="nil"/>
            </w:tcBorders>
            <w:shd w:val="clear" w:color="000000" w:fill="D9D9D9"/>
            <w:noWrap/>
            <w:vAlign w:val="center"/>
            <w:hideMark/>
          </w:tcPr>
          <w:p w14:paraId="52F2EB16" w14:textId="77777777" w:rsidR="0024610B" w:rsidRPr="007053D8" w:rsidRDefault="0024610B" w:rsidP="00532284">
            <w:pPr>
              <w:spacing w:after="0" w:line="240" w:lineRule="auto"/>
              <w:ind w:left="0" w:firstLine="0"/>
              <w:jc w:val="center"/>
              <w:rPr>
                <w:rFonts w:ascii="Calibri" w:hAnsi="Calibri" w:cs="Calibri"/>
                <w:sz w:val="22"/>
              </w:rPr>
            </w:pPr>
            <w:r w:rsidRPr="007053D8">
              <w:rPr>
                <w:rFonts w:ascii="Calibri" w:hAnsi="Calibri" w:cs="Calibri"/>
                <w:sz w:val="22"/>
              </w:rPr>
              <w:t> </w:t>
            </w:r>
          </w:p>
        </w:tc>
        <w:tc>
          <w:tcPr>
            <w:tcW w:w="3600" w:type="dxa"/>
            <w:gridSpan w:val="4"/>
            <w:tcBorders>
              <w:top w:val="nil"/>
              <w:left w:val="nil"/>
              <w:bottom w:val="nil"/>
              <w:right w:val="nil"/>
            </w:tcBorders>
            <w:shd w:val="clear" w:color="000000" w:fill="D9D9D9"/>
            <w:noWrap/>
            <w:vAlign w:val="center"/>
            <w:hideMark/>
          </w:tcPr>
          <w:p w14:paraId="4C31982A"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Bounds represent 95% confidence intervals</w:t>
            </w:r>
          </w:p>
        </w:tc>
      </w:tr>
      <w:tr w:rsidR="0024610B" w:rsidRPr="007053D8" w14:paraId="4D631013" w14:textId="77777777" w:rsidTr="00532284">
        <w:trPr>
          <w:trHeight w:val="1485"/>
        </w:trPr>
        <w:tc>
          <w:tcPr>
            <w:tcW w:w="17560" w:type="dxa"/>
            <w:gridSpan w:val="12"/>
            <w:tcBorders>
              <w:top w:val="nil"/>
              <w:left w:val="nil"/>
              <w:bottom w:val="nil"/>
              <w:right w:val="nil"/>
            </w:tcBorders>
            <w:shd w:val="clear" w:color="auto" w:fill="auto"/>
            <w:hideMark/>
          </w:tcPr>
          <w:p w14:paraId="1EA8D0E8" w14:textId="4FF23922" w:rsidR="0024610B" w:rsidRPr="007053D8" w:rsidRDefault="0024610B" w:rsidP="00097D65">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 xml:space="preserve">Results of Study 1 Exploratory Models - </w:t>
            </w:r>
            <w:r w:rsidRPr="007053D8">
              <w:rPr>
                <w:rFonts w:ascii="Calibri" w:hAnsi="Calibri" w:cs="Calibri"/>
                <w:sz w:val="22"/>
              </w:rPr>
              <w:t xml:space="preserve">Hierarchical binary logistic regression models were constructed to explore </w:t>
            </w:r>
            <w:ins w:id="277" w:author="Billy Mitchell" w:date="2023-11-07T13:07:00Z">
              <w:r w:rsidR="00097D65">
                <w:rPr>
                  <w:rFonts w:ascii="Calibri" w:hAnsi="Calibri" w:cs="Calibri"/>
                  <w:sz w:val="22"/>
                </w:rPr>
                <w:t xml:space="preserve">how </w:t>
              </w:r>
              <w:proofErr w:type="spellStart"/>
              <w:r w:rsidR="00097D65">
                <w:rPr>
                  <w:rFonts w:ascii="Calibri" w:hAnsi="Calibri" w:cs="Calibri"/>
                  <w:sz w:val="22"/>
                </w:rPr>
                <w:t>predictive</w:t>
              </w:r>
            </w:ins>
            <w:del w:id="278" w:author="Billy Mitchell" w:date="2023-11-07T13:07:00Z">
              <w:r w:rsidRPr="007053D8" w:rsidDel="00097D65">
                <w:rPr>
                  <w:rFonts w:ascii="Calibri" w:hAnsi="Calibri" w:cs="Calibri"/>
                  <w:sz w:val="22"/>
                </w:rPr>
                <w:delText xml:space="preserve">the predictive utility </w:delText>
              </w:r>
            </w:del>
            <w:r w:rsidRPr="007053D8">
              <w:rPr>
                <w:rFonts w:ascii="Calibri" w:hAnsi="Calibri" w:cs="Calibri"/>
                <w:sz w:val="22"/>
              </w:rPr>
              <w:t>affective</w:t>
            </w:r>
            <w:proofErr w:type="spellEnd"/>
            <w:r w:rsidRPr="007053D8">
              <w:rPr>
                <w:rFonts w:ascii="Calibri" w:hAnsi="Calibri" w:cs="Calibri"/>
                <w:sz w:val="22"/>
              </w:rPr>
              <w:t xml:space="preserve"> intensity </w:t>
            </w:r>
            <w:ins w:id="279" w:author="Billy Mitchell" w:date="2023-11-07T13:07:00Z">
              <w:r w:rsidR="00097D65">
                <w:rPr>
                  <w:rFonts w:ascii="Calibri" w:hAnsi="Calibri" w:cs="Calibri"/>
                  <w:sz w:val="22"/>
                </w:rPr>
                <w:t>is of</w:t>
              </w:r>
            </w:ins>
            <w:del w:id="280" w:author="Billy Mitchell" w:date="2023-11-07T13:07:00Z">
              <w:r w:rsidRPr="007053D8" w:rsidDel="00097D65">
                <w:rPr>
                  <w:rFonts w:ascii="Calibri" w:hAnsi="Calibri" w:cs="Calibri"/>
                  <w:sz w:val="22"/>
                </w:rPr>
                <w:delText>demonstrates upon</w:delText>
              </w:r>
            </w:del>
            <w:r w:rsidRPr="007053D8">
              <w:rPr>
                <w:rFonts w:ascii="Calibri" w:hAnsi="Calibri" w:cs="Calibri"/>
                <w:sz w:val="22"/>
              </w:rPr>
              <w:t xml:space="preserve"> strategy usage and compared against null models allowing each participants' intercept to vary randomly. The outcome variable used, data inclusion criteria, and variables included are listed under </w:t>
            </w:r>
            <w:proofErr w:type="spellStart"/>
            <w:r w:rsidRPr="007053D8">
              <w:rPr>
                <w:rFonts w:ascii="Calibri" w:hAnsi="Calibri" w:cs="Calibri"/>
                <w:sz w:val="22"/>
              </w:rPr>
              <w:t>thet</w:t>
            </w:r>
            <w:proofErr w:type="spellEnd"/>
            <w:r w:rsidRPr="007053D8">
              <w:rPr>
                <w:rFonts w:ascii="Calibri" w:hAnsi="Calibri" w:cs="Calibri"/>
                <w:sz w:val="22"/>
              </w:rPr>
              <w: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usage. </w:t>
            </w:r>
          </w:p>
        </w:tc>
      </w:tr>
    </w:tbl>
    <w:p w14:paraId="3CED1504" w14:textId="1995C80F" w:rsidR="0024610B" w:rsidRDefault="0024610B" w:rsidP="0024610B">
      <w:pPr>
        <w:spacing w:after="160" w:line="259" w:lineRule="auto"/>
        <w:ind w:left="0" w:firstLine="0"/>
        <w:jc w:val="left"/>
        <w:rPr>
          <w:b/>
          <w:szCs w:val="24"/>
        </w:rPr>
        <w:sectPr w:rsidR="0024610B" w:rsidSect="0024610B">
          <w:pgSz w:w="18720" w:h="12240" w:orient="landscape" w:code="1"/>
          <w:pgMar w:top="720" w:right="720" w:bottom="720" w:left="720" w:header="763" w:footer="720" w:gutter="0"/>
          <w:cols w:space="720"/>
          <w:docGrid w:linePitch="326"/>
        </w:sectPr>
      </w:pPr>
    </w:p>
    <w:p w14:paraId="1E7E867A" w14:textId="599FEFF9" w:rsidR="00654027" w:rsidRDefault="00B720B2" w:rsidP="00EB6E76">
      <w:pPr>
        <w:spacing w:after="160" w:line="259" w:lineRule="auto"/>
        <w:ind w:left="0" w:firstLine="0"/>
        <w:rPr>
          <w:b/>
          <w:szCs w:val="24"/>
        </w:rPr>
      </w:pPr>
      <w:r w:rsidRPr="008C7178">
        <w:rPr>
          <w:b/>
          <w:szCs w:val="24"/>
        </w:rPr>
        <w:lastRenderedPageBreak/>
        <w:t xml:space="preserve">EXPERIMENT </w:t>
      </w:r>
      <w:r w:rsidR="00876B93">
        <w:rPr>
          <w:b/>
          <w:szCs w:val="24"/>
        </w:rPr>
        <w:t>2</w:t>
      </w:r>
      <w:r w:rsidRPr="008C7178">
        <w:rPr>
          <w:b/>
          <w:szCs w:val="24"/>
        </w:rPr>
        <w:t xml:space="preserve"> </w:t>
      </w:r>
      <w:r w:rsidR="00D03243">
        <w:rPr>
          <w:b/>
          <w:szCs w:val="24"/>
        </w:rPr>
        <w:t>METHODS</w:t>
      </w:r>
    </w:p>
    <w:p w14:paraId="2E7F39AA" w14:textId="5933A6F3" w:rsidR="00654027"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high-intensity, multimodal experience.</w:t>
      </w:r>
      <w:r w:rsidR="00B720B2" w:rsidRPr="008C7178">
        <w:rPr>
          <w:szCs w:val="24"/>
        </w:rPr>
        <w:t xml:space="preserve"> </w:t>
      </w:r>
      <w:r>
        <w:rPr>
          <w:szCs w:val="24"/>
        </w:rPr>
        <w:t>W</w:t>
      </w:r>
      <w:r w:rsidR="002C6E4D">
        <w:rPr>
          <w:szCs w:val="24"/>
        </w:rPr>
        <w:t>e hypothesized that participants exposed to similar information outside of the complex, high-intensity, multimodal environment would likely still demonstrate emotion regulation choic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496DF7">
        <w:rPr>
          <w:szCs w:val="24"/>
        </w:rPr>
        <w:t>, which is typical of much of the prior laboratory-based research,</w:t>
      </w:r>
      <w:r w:rsidR="002B4BE0">
        <w:rPr>
          <w:szCs w:val="24"/>
        </w:rPr>
        <w:t xml:space="preserv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r w:rsidR="002C6E4D">
        <w:rPr>
          <w:szCs w:val="24"/>
        </w:rPr>
        <w:t xml:space="preserve">Although using audiovisual recordings from the experience would have been ideal, we were unable to obtain permission to record such data during </w:t>
      </w:r>
      <w:r w:rsidR="00C21522">
        <w:rPr>
          <w:szCs w:val="24"/>
        </w:rPr>
        <w:t xml:space="preserve">the </w:t>
      </w:r>
      <w:r w:rsidR="002C6E4D">
        <w:rPr>
          <w:szCs w:val="24"/>
        </w:rPr>
        <w:t xml:space="preserve">previous studies. However, </w:t>
      </w:r>
      <w:proofErr w:type="gramStart"/>
      <w:r w:rsidR="00D326AE">
        <w:rPr>
          <w:szCs w:val="24"/>
        </w:rPr>
        <w:t>W</w:t>
      </w:r>
      <w:r w:rsidR="002C6E4D">
        <w:rPr>
          <w:szCs w:val="24"/>
        </w:rPr>
        <w:t>e</w:t>
      </w:r>
      <w:proofErr w:type="gramEnd"/>
      <w:r w:rsidR="002C6E4D">
        <w:rPr>
          <w:szCs w:val="24"/>
        </w:rPr>
        <w:t xml:space="preserve"> </w:t>
      </w:r>
      <w:r w:rsidR="00D326AE">
        <w:rPr>
          <w:szCs w:val="24"/>
        </w:rPr>
        <w:t>had</w:t>
      </w:r>
      <w:r w:rsidR="002C6E4D">
        <w:rPr>
          <w:szCs w:val="24"/>
        </w:rPr>
        <w:t xml:space="preserve"> access to the </w:t>
      </w:r>
      <w:r w:rsidR="00C21522">
        <w:rPr>
          <w:szCs w:val="24"/>
        </w:rPr>
        <w:t xml:space="preserve">experiential </w:t>
      </w:r>
      <w:r w:rsidR="002C6E4D">
        <w:rPr>
          <w:szCs w:val="24"/>
        </w:rPr>
        <w:t>information reported by participants who experienced these events</w:t>
      </w:r>
      <w:r w:rsidR="00804B41">
        <w:rPr>
          <w:szCs w:val="24"/>
        </w:rPr>
        <w:t xml:space="preserve"> (i.e., their text-formatted memories of the events)</w:t>
      </w:r>
      <w:r w:rsidR="002C6E4D">
        <w:rPr>
          <w:szCs w:val="24"/>
        </w:rPr>
        <w:t>.</w:t>
      </w:r>
      <w:r w:rsidR="00C21522">
        <w:rPr>
          <w:szCs w:val="24"/>
        </w:rPr>
        <w:t xml:space="preserve"> If </w:t>
      </w:r>
      <w:r w:rsidR="00804B41">
        <w:rPr>
          <w:szCs w:val="24"/>
        </w:rPr>
        <w:t xml:space="preserve">there is a difference between </w:t>
      </w:r>
      <w:r w:rsidR="00C21522">
        <w:rPr>
          <w:szCs w:val="24"/>
        </w:rPr>
        <w:t xml:space="preserve"> participants reviewing an event and participants experiencing an event </w:t>
      </w:r>
      <w:r w:rsidR="00804B41">
        <w:rPr>
          <w:szCs w:val="24"/>
        </w:rPr>
        <w:t xml:space="preserve"> on the association between affective intensity and regulation strategy choice</w:t>
      </w:r>
      <w:r w:rsidR="00C21522">
        <w:rPr>
          <w:szCs w:val="24"/>
        </w:rPr>
        <w:t>, it would further emphasize the complications that high-intensity, complex, multimodal contexts introduce to the emotion regulation space. I</w:t>
      </w:r>
      <w:r w:rsidR="002C6E4D">
        <w:rPr>
          <w:szCs w:val="24"/>
        </w:rPr>
        <w:t>n Experiment 2, a novel set of participants were presented with information about events reported by pilot participants</w:t>
      </w:r>
      <w:r w:rsidR="00804B41">
        <w:rPr>
          <w:szCs w:val="24"/>
        </w:rPr>
        <w:t xml:space="preserve"> (</w:t>
      </w:r>
      <w:r w:rsidR="00EC3FBC">
        <w:rPr>
          <w:szCs w:val="24"/>
        </w:rPr>
        <w:t>events available within OSF repository)</w:t>
      </w:r>
      <w:r w:rsidR="002C6E4D">
        <w:rPr>
          <w:szCs w:val="24"/>
        </w:rPr>
        <w:t xml:space="preserve"> and asked to choose a regulation </w:t>
      </w:r>
      <w:r w:rsidR="002C6E4D">
        <w:rPr>
          <w:szCs w:val="24"/>
        </w:rPr>
        <w:lastRenderedPageBreak/>
        <w:t xml:space="preserve">strategy to 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5BFD6678"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rang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Pr="008C7178">
        <w:rPr>
          <w:szCs w:val="24"/>
        </w:rPr>
        <w:t>, 100 female, 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r</w:t>
      </w:r>
      <w:r w:rsidR="005E2671" w:rsidRPr="005E2671">
        <w:rPr>
          <w:szCs w:val="24"/>
          <w:vertAlign w:val="superscript"/>
        </w:rPr>
        <w:t>2</w:t>
      </w:r>
      <w:r w:rsidR="005E2671" w:rsidRPr="005E2671">
        <w:rPr>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OR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α =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n = 7), failing to complete the study (n = 9), and scoring a Q </w:t>
      </w:r>
      <w:proofErr w:type="spellStart"/>
      <w:r w:rsidRPr="008C7178">
        <w:rPr>
          <w:szCs w:val="24"/>
        </w:rPr>
        <w:t>Recaptcha</w:t>
      </w:r>
      <w:proofErr w:type="spellEnd"/>
      <w:r w:rsidRPr="008C7178">
        <w:rPr>
          <w:szCs w:val="24"/>
        </w:rPr>
        <w:t xml:space="preserve"> Score lower than 0.7, indicating significant bot activity (n = 2). Participants were paid at a rate of $10.25/hr. </w:t>
      </w:r>
    </w:p>
    <w:p w14:paraId="1FAB05EF" w14:textId="75F0FCBC" w:rsidR="00EB6E76" w:rsidRPr="00EB6E76" w:rsidRDefault="00B720B2" w:rsidP="00EB6E76">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 xml:space="preserve">Details from seventy-eight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xml:space="preserve">. Participants first read definitions of both reappraisal (thinking about the experience </w:t>
      </w:r>
      <w:r w:rsidRPr="008C7178">
        <w:rPr>
          <w:szCs w:val="24"/>
        </w:rPr>
        <w:lastRenderedPageBreak/>
        <w:t xml:space="preserve">in a way that reduces the intensity of the negative emotions) and distraction (looking or thinking about something else that is emotionally neutral) and reviewed examples of how both strategies might be employed.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 xml:space="preserve"> (</w:t>
      </w:r>
      <w:r w:rsidR="00EB0294">
        <w:rPr>
          <w:b/>
          <w:bCs/>
        </w:rPr>
        <w:t>Fig. 4</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 xml:space="preserve">All 78 events were randomized and serially presented. For each event, the emotions experienced, the intensity of each emotion, how the experiencer described the event, and definitions for both strategies were displayed. 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801A78">
        <w:rPr>
          <w:noProof/>
          <w:szCs w:val="24"/>
        </w:rPr>
        <mc:AlternateContent>
          <mc:Choice Requires="wpg">
            <w:drawing>
              <wp:anchor distT="0" distB="0" distL="114300" distR="114300" simplePos="0" relativeHeight="251679744" behindDoc="0" locked="0" layoutInCell="1" allowOverlap="1" wp14:anchorId="3E00D8DE" wp14:editId="54BCA439">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281" w:author="Billy Mitchell"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35" style="position:absolute;left:0;text-align:left;margin-left:0;margin-top:332.75pt;width:507.1pt;height:314.9pt;z-index:251679744;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">
                <v:shape id="Text Box 2" o:spid="_x0000_s1036"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52" w:author="Billy Mitchell"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v:textbox>
                </v:shape>
                <v:shape id="Picture 1" o:spid="_x0000_s1037"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">
                  <v:imagedata r:id="rId21" o:title=""/>
                  <v:path arrowok="t"/>
                </v:shape>
                <w10:wrap type="topAndBottom" anchorx="margin"/>
              </v:group>
            </w:pict>
          </mc:Fallback>
        </mc:AlternateContent>
      </w:r>
      <w:del w:id="282" w:author="Billy Mitchell" w:date="2023-11-07T10:37:00Z">
        <w:r w:rsidR="00260459" w:rsidDel="00260459">
          <w:rPr>
            <w:noProof/>
            <w:szCs w:val="24"/>
          </w:rPr>
          <w:drawing>
            <wp:anchor distT="0" distB="0" distL="114300" distR="114300" simplePos="0" relativeHeight="251674624" behindDoc="0" locked="0" layoutInCell="1" allowOverlap="1" wp14:anchorId="1723F873" wp14:editId="2974318F">
              <wp:simplePos x="0" y="0"/>
              <wp:positionH relativeFrom="column">
                <wp:posOffset>-3648</wp:posOffset>
              </wp:positionH>
              <wp:positionV relativeFrom="paragraph">
                <wp:posOffset>4167963</wp:posOffset>
              </wp:positionV>
              <wp:extent cx="5942924" cy="3265357"/>
              <wp:effectExtent l="0" t="0" r="1270" b="0"/>
              <wp:wrapTopAndBottom/>
              <wp:docPr id="3893" name="Picture 3893"/>
              <wp:cNvGraphicFramePr/>
              <a:graphic xmlns:a="http://schemas.openxmlformats.org/drawingml/2006/main">
                <a:graphicData uri="http://schemas.openxmlformats.org/drawingml/2006/picture">
                  <pic:pic xmlns:pic="http://schemas.openxmlformats.org/drawingml/2006/picture">
                    <pic:nvPicPr>
                      <pic:cNvPr id="3893" name="Picture 3893"/>
                      <pic:cNvPicPr/>
                    </pic:nvPicPr>
                    <pic:blipFill>
                      <a:blip r:embed="rId22"/>
                      <a:stretch>
                        <a:fillRect/>
                      </a:stretch>
                    </pic:blipFill>
                    <pic:spPr>
                      <a:xfrm>
                        <a:off x="0" y="0"/>
                        <a:ext cx="5942924" cy="3265357"/>
                      </a:xfrm>
                      <a:prstGeom prst="rect">
                        <a:avLst/>
                      </a:prstGeom>
                    </pic:spPr>
                  </pic:pic>
                </a:graphicData>
              </a:graphic>
            </wp:anchor>
          </w:drawing>
        </w:r>
      </w:del>
      <w:r w:rsidR="00793BCC">
        <w:rPr>
          <w:szCs w:val="24"/>
        </w:rPr>
        <w:t xml:space="preserve">Regulation Questionnaire, the Difficulties with Emotion Regulation Survey, and the Intolerance </w:t>
      </w:r>
      <w:r w:rsidR="00793BCC">
        <w:rPr>
          <w:szCs w:val="24"/>
        </w:rPr>
        <w:lastRenderedPageBreak/>
        <w:t>of Uncertainty Scale</w:t>
      </w:r>
      <w:r w:rsidRPr="008C7178">
        <w:rPr>
          <w:szCs w:val="24"/>
        </w:rPr>
        <w:t>.</w:t>
      </w:r>
      <w:r w:rsidR="00793BCC">
        <w:rPr>
          <w:szCs w:val="24"/>
        </w:rPr>
        <w:t xml:space="preserve"> </w:t>
      </w:r>
      <w:r w:rsidR="007C22D9">
        <w:rPr>
          <w:szCs w:val="24"/>
        </w:rPr>
        <w:t xml:space="preserve"> </w:t>
      </w:r>
      <w:r w:rsidR="009F52D2">
        <w:rPr>
          <w:szCs w:val="24"/>
        </w:rPr>
        <w:t xml:space="preserve">Participants completed the study in 33.7 minutes on average (median = 31.5 minutes, </w:t>
      </w:r>
      <w:proofErr w:type="spellStart"/>
      <w:r w:rsidR="009F52D2">
        <w:rPr>
          <w:szCs w:val="24"/>
        </w:rPr>
        <w:t>sd</w:t>
      </w:r>
      <w:proofErr w:type="spellEnd"/>
      <w:r w:rsidR="009F52D2">
        <w:rPr>
          <w:szCs w:val="24"/>
        </w:rPr>
        <w:t xml:space="preserve"> = 14.2 minutes, range = 10.9 – 88.4 minutes</w:t>
      </w:r>
      <w:r w:rsidR="00001A61">
        <w:rPr>
          <w:szCs w:val="24"/>
        </w:rPr>
        <w:t>)</w:t>
      </w:r>
      <w:r w:rsidR="009F52D2">
        <w:rPr>
          <w:szCs w:val="24"/>
        </w:rPr>
        <w:t xml:space="preserve">. </w:t>
      </w:r>
    </w:p>
    <w:p w14:paraId="115856EB" w14:textId="11A3CBA1"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7B47B5">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7B47B5">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23"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2D83A4BC" w:rsidR="005D3AA4" w:rsidRPr="005D3AA4" w:rsidRDefault="00D84F4E" w:rsidP="009F52D2">
      <w:pPr>
        <w:spacing w:after="0" w:line="480" w:lineRule="auto"/>
        <w:ind w:left="0" w:firstLine="720"/>
        <w:rPr>
          <w:bCs/>
          <w:szCs w:val="24"/>
        </w:rPr>
      </w:pPr>
      <w:r>
        <w:rPr>
          <w:b/>
          <w:szCs w:val="24"/>
        </w:rPr>
        <w:t xml:space="preserve">Differences in </w:t>
      </w:r>
      <w:r w:rsidR="005D3AA4">
        <w:rPr>
          <w:b/>
          <w:szCs w:val="24"/>
        </w:rPr>
        <w:t>Covariates</w:t>
      </w:r>
      <w:r>
        <w:rPr>
          <w:b/>
          <w:szCs w:val="24"/>
        </w:rPr>
        <w:t xml:space="preserve"> Across Samples</w:t>
      </w:r>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choic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w:t>
      </w:r>
      <w:proofErr w:type="gramStart"/>
      <w:r w:rsidR="00525080">
        <w:rPr>
          <w:bCs/>
          <w:szCs w:val="24"/>
        </w:rPr>
        <w:t>a Welch’s</w:t>
      </w:r>
      <w:proofErr w:type="gramEnd"/>
      <w:r w:rsidR="00525080">
        <w:rPr>
          <w:bCs/>
          <w:szCs w:val="24"/>
        </w:rPr>
        <w:t xml:space="preserve">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29.9 x</w:t>
      </w:r>
      <w:r w:rsidR="00A62570" w:rsidRPr="00A62570">
        <w:rPr>
          <w:bCs/>
          <w:szCs w:val="24"/>
          <w:vertAlign w:val="subscript"/>
        </w:rPr>
        <w:t>exp2</w:t>
      </w:r>
      <w:r w:rsidR="00A62570" w:rsidRPr="00A62570">
        <w:rPr>
          <w:bCs/>
          <w:szCs w:val="24"/>
        </w:rPr>
        <w:t>= 31.0, 95% CI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5) = -1, p = 0.3)</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12.5, x</w:t>
      </w:r>
      <w:r w:rsidR="00A62570" w:rsidRPr="00A62570">
        <w:rPr>
          <w:bCs/>
          <w:szCs w:val="24"/>
          <w:vertAlign w:val="subscript"/>
        </w:rPr>
        <w:t>exp2</w:t>
      </w:r>
      <w:r w:rsidR="00A62570" w:rsidRPr="00A62570">
        <w:rPr>
          <w:bCs/>
          <w:szCs w:val="24"/>
        </w:rPr>
        <w:t xml:space="preserve"> = 15.7, t(48) = -3, p &lt; 0.001).</w:t>
      </w:r>
      <w:r w:rsidR="00A62570">
        <w:rPr>
          <w:bCs/>
          <w:szCs w:val="24"/>
        </w:rPr>
        <w:t xml:space="preserve"> The relevancy of the suppression subscale is unclear in this context, as suppression is not directly tested and neither subscale proved to be predictive of strategy usage </w:t>
      </w:r>
      <w:r w:rsidR="00A62570">
        <w:rPr>
          <w:bCs/>
          <w:szCs w:val="24"/>
        </w:rPr>
        <w:lastRenderedPageBreak/>
        <w:t>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b = -0.001, se = 0.002, t(150) = -0.56, p = 0.58)</w:t>
      </w:r>
      <w:r w:rsidR="0020098B">
        <w:rPr>
          <w:bCs/>
          <w:szCs w:val="24"/>
        </w:rPr>
        <w:t xml:space="preserve"> nor the suppression subscale</w:t>
      </w:r>
      <w:r w:rsidR="0020098B" w:rsidRPr="00BA2525">
        <w:rPr>
          <w:bCs/>
          <w:szCs w:val="24"/>
        </w:rPr>
        <w:t xml:space="preserve"> (b = 0.0</w:t>
      </w:r>
      <w:r w:rsidR="0020098B">
        <w:rPr>
          <w:bCs/>
          <w:szCs w:val="24"/>
        </w:rPr>
        <w:t>02</w:t>
      </w:r>
      <w:r w:rsidR="0020098B" w:rsidRPr="00BA2525">
        <w:rPr>
          <w:bCs/>
          <w:szCs w:val="24"/>
        </w:rPr>
        <w:t xml:space="preserve">, se = 0.002, t(150) = </w:t>
      </w:r>
      <w:r w:rsidR="0020098B">
        <w:rPr>
          <w:bCs/>
          <w:szCs w:val="24"/>
        </w:rPr>
        <w:t>0.93</w:t>
      </w:r>
      <w:r w:rsidR="0020098B" w:rsidRPr="00BA2525">
        <w:rPr>
          <w:bCs/>
          <w:szCs w:val="24"/>
        </w:rPr>
        <w:t>, p =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xml:space="preserve">. Additionally, if differences exist in IUS scores, the groups may differ in how they respond to ambiguity or uncertain situations.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33.6 x</w:t>
      </w:r>
      <w:r w:rsidR="00A62570" w:rsidRPr="00A62570">
        <w:rPr>
          <w:bCs/>
          <w:szCs w:val="24"/>
          <w:vertAlign w:val="subscript"/>
        </w:rPr>
        <w:t>exp2</w:t>
      </w:r>
      <w:r w:rsidR="00A62570" w:rsidRPr="00A62570">
        <w:rPr>
          <w:bCs/>
          <w:szCs w:val="24"/>
        </w:rPr>
        <w:t xml:space="preserve">= 34.3, 95% CI= [-7.07, 5.59], </w:t>
      </w:r>
      <w:r w:rsidR="00A62570" w:rsidRPr="00A62570">
        <w:rPr>
          <w:bCs/>
          <w:i/>
          <w:iCs/>
          <w:szCs w:val="24"/>
        </w:rPr>
        <w:t>t</w:t>
      </w:r>
      <w:r w:rsidR="00A62570" w:rsidRPr="00A62570">
        <w:rPr>
          <w:bCs/>
          <w:szCs w:val="24"/>
        </w:rPr>
        <w:t>(35) = -0.2, p = 0.8).</w:t>
      </w:r>
      <w:r w:rsidR="00A62570">
        <w:rPr>
          <w:bCs/>
          <w:szCs w:val="24"/>
        </w:rPr>
        <w:t xml:space="preserve"> </w:t>
      </w:r>
      <w:r>
        <w:rPr>
          <w:bCs/>
          <w:szCs w:val="24"/>
        </w:rPr>
        <w:t>Assessing differences in dif</w:t>
      </w:r>
      <w:r w:rsidR="00A62570">
        <w:rPr>
          <w:bCs/>
          <w:szCs w:val="24"/>
        </w:rPr>
        <w:t>ficulties in applying emotion regulation strategies</w:t>
      </w:r>
      <w:r>
        <w:rPr>
          <w:bCs/>
          <w:szCs w:val="24"/>
        </w:rPr>
        <w:t xml:space="preserve"> via</w:t>
      </w:r>
      <w:r w:rsidR="00A62570">
        <w:rPr>
          <w:bCs/>
          <w:szCs w:val="24"/>
        </w:rPr>
        <w:t xml:space="preserve"> DERS</w:t>
      </w:r>
      <w:r>
        <w:rPr>
          <w:bCs/>
          <w:szCs w:val="24"/>
        </w:rPr>
        <w:t xml:space="preserve"> subscales</w:t>
      </w:r>
      <w:r w:rsidR="00A62570">
        <w:rPr>
          <w:bCs/>
          <w:szCs w:val="24"/>
        </w:rPr>
        <w:t xml:space="preserve"> </w:t>
      </w:r>
      <w:r>
        <w:rPr>
          <w:bCs/>
          <w:szCs w:val="24"/>
        </w:rPr>
        <w:t xml:space="preserve">was not possible because it was not administered to pilot participants. </w:t>
      </w:r>
    </w:p>
    <w:p w14:paraId="7669DE8E" w14:textId="451C9E62" w:rsidR="00425004" w:rsidRDefault="00B720B2" w:rsidP="009F52D2">
      <w:pPr>
        <w:spacing w:after="0" w:line="480" w:lineRule="auto"/>
        <w:ind w:left="0" w:firstLine="720"/>
        <w:rPr>
          <w:szCs w:val="24"/>
        </w:rPr>
      </w:pPr>
      <w:r w:rsidRPr="008C7178">
        <w:rPr>
          <w:b/>
          <w:szCs w:val="24"/>
        </w:rPr>
        <w:t>Intensity predicts regulatory strategy choice</w:t>
      </w:r>
      <w:r w:rsidR="00D326AE">
        <w:rPr>
          <w:b/>
          <w:szCs w:val="24"/>
        </w:rPr>
        <w:t xml:space="preserve"> in a less</w:t>
      </w:r>
      <w:r w:rsidR="00F33AE2">
        <w:rPr>
          <w:b/>
          <w:szCs w:val="24"/>
        </w:rPr>
        <w:t xml:space="preserve"> stimulating context</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strategy choice</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χ</w:t>
      </w:r>
      <w:r w:rsidR="00564115" w:rsidRPr="00245B8B">
        <w:rPr>
          <w:szCs w:val="24"/>
          <w:vertAlign w:val="superscript"/>
        </w:rPr>
        <w:t xml:space="preserve">2 </w:t>
      </w:r>
      <w:r w:rsidR="00564115" w:rsidRPr="00245B8B">
        <w:rPr>
          <w:szCs w:val="24"/>
        </w:rPr>
        <w:t>= 8.39)</w:t>
      </w:r>
      <w:r w:rsidR="00D84F4E" w:rsidRPr="00245B8B">
        <w:rPr>
          <w:szCs w:val="24"/>
        </w:rPr>
        <w:t>, demonstrating a small positive effect</w:t>
      </w:r>
      <w:r w:rsidRPr="00245B8B">
        <w:rPr>
          <w:szCs w:val="24"/>
        </w:rPr>
        <w:t xml:space="preserve"> (</w:t>
      </w:r>
      <w:r w:rsidR="00564115" w:rsidRPr="00245B8B">
        <w:rPr>
          <w:szCs w:val="24"/>
        </w:rPr>
        <w:t>OR = 1.06, 95% CI = [1.02, 1.10]</w:t>
      </w:r>
      <w:r w:rsidR="00D84F4E" w:rsidRPr="00245B8B">
        <w:rPr>
          <w:szCs w:val="24"/>
        </w:rPr>
        <w:t xml:space="preserve">, </w:t>
      </w:r>
      <w:r w:rsidRPr="00245B8B">
        <w:rPr>
          <w:szCs w:val="24"/>
        </w:rPr>
        <w:t>p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4, p = 0.36;</w:t>
      </w:r>
      <w:r w:rsidR="00EC3FBC">
        <w:rPr>
          <w:szCs w:val="24"/>
        </w:rPr>
        <w:t xml:space="preserve"> gender:</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9, p = 0.35;</w:t>
      </w:r>
      <w:r w:rsidR="00EC3FBC">
        <w:rPr>
          <w:szCs w:val="24"/>
        </w:rPr>
        <w:t xml:space="preserve"> DER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2, p = 0.52; respectively)</w:t>
      </w:r>
      <w:r w:rsidRPr="008C7178">
        <w:rPr>
          <w:szCs w:val="24"/>
        </w:rPr>
        <w:t>.</w:t>
      </w:r>
    </w:p>
    <w:p w14:paraId="1500E9B8" w14:textId="1F3595F1"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d') is a measure of sensitivity that quantifies the ability to distinguish between signal and noise in a binary decision task</w:t>
      </w:r>
      <w:r w:rsidR="00774C33">
        <w:t>, and thus, can be used to determine whether congruency in strategy choice and usage between pilot and experiment 2 participants is greater than chance. d</w:t>
      </w:r>
      <w:r w:rsidR="00774C33" w:rsidRPr="00774C33">
        <w:t>'</w:t>
      </w:r>
      <w:r w:rsidR="00577985" w:rsidRPr="00577985">
        <w:t xml:space="preserve"> is calculated as the normalized value of the proportion of hits </w:t>
      </w:r>
      <w:r w:rsidR="00577985" w:rsidRPr="00577985">
        <w:lastRenderedPageBreak/>
        <w:t>(</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e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 pilot participant but was selected by an experiment 2 participant</w:t>
      </w:r>
      <w:r w:rsidR="00577985" w:rsidRPr="00577985">
        <w:t>).</w:t>
      </w:r>
      <w:r w:rsidR="00774C33">
        <w:t xml:space="preserve"> Importantly, d</w:t>
      </w:r>
      <w:r w:rsidR="00774C33" w:rsidRPr="00774C33">
        <w:t>'</w:t>
      </w:r>
      <w:r w:rsidR="00774C33">
        <w:t xml:space="preserve"> is robust to unequal prior probabilities in binary outcomes, as occurs in our strategy selection</w:t>
      </w:r>
      <w:r w:rsidR="00562C94">
        <w:t xml:space="preserve"> (73.1% of pilot observations used distraction)</w:t>
      </w:r>
      <w:r w:rsidR="00774C33">
        <w:t>, through the incorporation of a bias parameter. Using this approach</w:t>
      </w:r>
      <w:r>
        <w:t>, we found that experiment 2 participants matched pilot participants in their selection of reappraisal nearly at chance (</w:t>
      </w:r>
      <w:r w:rsidRPr="00774C33">
        <w:t>d'</w:t>
      </w:r>
      <w:r>
        <w:t xml:space="preserve"> = -0.08) but were below chance in matching distraction (</w:t>
      </w:r>
      <w:r w:rsidRPr="00774C33">
        <w:t>d'</w:t>
      </w:r>
      <w:r>
        <w:t xml:space="preserve"> = -0.41)</w:t>
      </w:r>
      <w:r w:rsidR="00EB0294">
        <w:t xml:space="preserve"> (</w:t>
      </w:r>
      <w:r w:rsidR="00EB0294">
        <w:rPr>
          <w:b/>
          <w:bCs/>
        </w:rPr>
        <w:t>Fig. 5</w:t>
      </w:r>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proofErr w:type="spellStart"/>
      <w:r w:rsidR="00577985" w:rsidRPr="00577985">
        <w:rPr>
          <w:bCs/>
          <w:szCs w:val="24"/>
        </w:rPr>
        <w:t>x</w:t>
      </w:r>
      <w:r w:rsidRPr="00CE7A92">
        <w:rPr>
          <w:bCs/>
          <w:szCs w:val="24"/>
          <w:vertAlign w:val="subscript"/>
        </w:rPr>
        <w:t>diff</w:t>
      </w:r>
      <w:proofErr w:type="spellEnd"/>
      <w:r w:rsidR="00577985" w:rsidRPr="00577985">
        <w:rPr>
          <w:bCs/>
          <w:szCs w:val="24"/>
        </w:rPr>
        <w:t xml:space="preserve"> = </w:t>
      </w:r>
      <w:r>
        <w:rPr>
          <w:bCs/>
          <w:szCs w:val="24"/>
        </w:rPr>
        <w:t>0.328</w:t>
      </w:r>
      <w:r w:rsidR="00577985" w:rsidRPr="00577985">
        <w:rPr>
          <w:bCs/>
          <w:szCs w:val="24"/>
        </w:rPr>
        <w:t>, 95% CI(</w:t>
      </w:r>
      <w:r>
        <w:rPr>
          <w:bCs/>
          <w:szCs w:val="24"/>
        </w:rPr>
        <w:t>0.313</w:t>
      </w:r>
      <w:r w:rsidR="00577985" w:rsidRPr="00577985">
        <w:rPr>
          <w:bCs/>
          <w:szCs w:val="24"/>
        </w:rPr>
        <w:t xml:space="preserve">, </w:t>
      </w:r>
      <w:r>
        <w:rPr>
          <w:bCs/>
          <w:szCs w:val="24"/>
        </w:rPr>
        <w:t>0.342</w:t>
      </w:r>
      <w:r w:rsidR="00577985" w:rsidRPr="00577985">
        <w:rPr>
          <w:bCs/>
          <w:szCs w:val="24"/>
        </w:rPr>
        <w:t>), t(</w:t>
      </w:r>
      <w:r>
        <w:rPr>
          <w:bCs/>
          <w:szCs w:val="24"/>
        </w:rPr>
        <w:t>149)</w:t>
      </w:r>
      <w:r w:rsidR="00577985" w:rsidRPr="00577985">
        <w:rPr>
          <w:bCs/>
          <w:szCs w:val="24"/>
        </w:rPr>
        <w:t xml:space="preserve"> = </w:t>
      </w:r>
      <w:r>
        <w:rPr>
          <w:bCs/>
          <w:szCs w:val="24"/>
        </w:rPr>
        <w:t>43</w:t>
      </w:r>
      <w:r w:rsidR="00577985" w:rsidRPr="00577985">
        <w:rPr>
          <w:bCs/>
          <w:szCs w:val="24"/>
        </w:rPr>
        <w:t>, p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choic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r w:rsidR="00EC3FBC">
        <w:rPr>
          <w:bCs/>
          <w:szCs w:val="24"/>
        </w:rPr>
        <w:t>.</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77696" behindDoc="0" locked="0" layoutInCell="1" allowOverlap="1" wp14:anchorId="798C8863" wp14:editId="72CB29EC">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38" style="position:absolute;left:0;text-align:left;margin-left:0;margin-top:10.4pt;width:507.1pt;height:408pt;z-index:251677696;mso-position-horizontal:center;mso-position-horizontal-relative:margin" coordsize="64401,5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k7ANnIdpXlrsttt1vuFxuVzul1u13vF5v&#10;V7vl9v1/wGBwWDwmFw2HxGJxWLxmNv0B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">
                <v:group id="Group 19" o:spid="_x0000_s103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4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4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">
                      <v:imagedata r:id="rId25" o:title="A picture containing schematic&#10;&#10;Description automatically generated"/>
                      <v:path arrowok="t"/>
                    </v:shape>
                    <v:shape id="Text Box 2" o:spid="_x0000_s104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v:textbox>
                    </v:shape>
                  </v:group>
                  <v:line id="Straight Connector 15" o:spid="_x0000_s104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4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AC19844" w14:textId="77777777" w:rsidR="00EB6E76" w:rsidRDefault="00EB6E76" w:rsidP="00FE44DA">
      <w:pPr>
        <w:spacing w:after="160" w:line="259" w:lineRule="auto"/>
        <w:ind w:left="0" w:firstLine="0"/>
        <w:rPr>
          <w:b/>
          <w:szCs w:val="24"/>
        </w:rPr>
      </w:pPr>
    </w:p>
    <w:p w14:paraId="786883E4" w14:textId="77777777" w:rsidR="00EB6E76" w:rsidRDefault="00EB6E76" w:rsidP="00FE44DA">
      <w:pPr>
        <w:spacing w:after="160" w:line="259" w:lineRule="auto"/>
        <w:ind w:left="0" w:firstLine="0"/>
        <w:rPr>
          <w:b/>
          <w:szCs w:val="24"/>
        </w:rPr>
      </w:pP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283" w:name="_Hlk120030645"/>
    </w:p>
    <w:p w14:paraId="19A92E23" w14:textId="1B6A49B4" w:rsidR="00654027" w:rsidRDefault="00B720B2" w:rsidP="000967D7">
      <w:pPr>
        <w:spacing w:after="0" w:line="480" w:lineRule="auto"/>
        <w:ind w:left="0" w:firstLine="720"/>
        <w:rPr>
          <w:szCs w:val="24"/>
        </w:rPr>
      </w:pPr>
      <w:r w:rsidRPr="008C7178">
        <w:rPr>
          <w:szCs w:val="24"/>
        </w:rPr>
        <w:t>T</w:t>
      </w:r>
      <w:r w:rsidR="00245B8B">
        <w:rPr>
          <w:szCs w:val="24"/>
        </w:rPr>
        <w:t>wo</w:t>
      </w:r>
      <w:r w:rsidRPr="008C7178">
        <w:rPr>
          <w:szCs w:val="24"/>
        </w:rPr>
        <w:t xml:space="preserve"> experiments examined the association between emotional intensity and regulation strategy usage in a </w:t>
      </w:r>
      <w:r w:rsidR="00245B8B">
        <w:rPr>
          <w:szCs w:val="24"/>
        </w:rPr>
        <w:t>complex, high-intensity, multimodal</w:t>
      </w:r>
      <w:r w:rsidRPr="008C7178">
        <w:rPr>
          <w:szCs w:val="24"/>
        </w:rPr>
        <w:t xml:space="preserve"> context. Experiment</w:t>
      </w:r>
      <w:r w:rsidR="0099482C">
        <w:rPr>
          <w:szCs w:val="24"/>
        </w:rPr>
        <w:t>s</w:t>
      </w:r>
      <w:r w:rsidRPr="008C7178">
        <w:rPr>
          <w:szCs w:val="24"/>
        </w:rPr>
        <w:t xml:space="preserve"> 1 tasked untrained participants to recall emotional and spontaneous regulatory behaviors in a surprise recall task after exposure. </w:t>
      </w:r>
      <w:r w:rsidR="00245B8B">
        <w:rPr>
          <w:szCs w:val="24"/>
        </w:rPr>
        <w:t>Affective</w:t>
      </w:r>
      <w:r w:rsidRPr="008C7178">
        <w:rPr>
          <w:szCs w:val="24"/>
        </w:rPr>
        <w:t xml:space="preserve"> intensity predicted regulation extent, but not strategy usage.</w:t>
      </w:r>
      <w:r w:rsidR="00A11BE7">
        <w:rPr>
          <w:szCs w:val="24"/>
        </w:rPr>
        <w:t xml:space="preserve"> Though distraction was used more often than reappraisal, distraction was less successful at regulating in response to high affective intensities in this context. </w:t>
      </w:r>
      <w:r w:rsidRPr="008C7178">
        <w:rPr>
          <w:szCs w:val="24"/>
        </w:rPr>
        <w:t xml:space="preserve">Experiment </w:t>
      </w:r>
      <w:r w:rsidR="00245B8B">
        <w:rPr>
          <w:szCs w:val="24"/>
        </w:rPr>
        <w:t>2</w:t>
      </w:r>
      <w:r w:rsidRPr="008C7178">
        <w:rPr>
          <w:szCs w:val="24"/>
        </w:rPr>
        <w:t xml:space="preserve"> </w:t>
      </w:r>
      <w:r w:rsidR="00A11BE7">
        <w:rPr>
          <w:szCs w:val="24"/>
        </w:rPr>
        <w:t>found an</w:t>
      </w:r>
      <w:r w:rsidRPr="008C7178">
        <w:rPr>
          <w:szCs w:val="24"/>
        </w:rPr>
        <w:t xml:space="preserve"> association between affective intensity and strategy choice</w:t>
      </w:r>
      <w:r w:rsidR="00A11BE7">
        <w:rPr>
          <w:szCs w:val="24"/>
        </w:rPr>
        <w:t xml:space="preserve"> among participants considering events that had occurred within the haunted house but which they were exposed to via decontextualized vignettes</w:t>
      </w:r>
      <w:r w:rsidRPr="008C7178">
        <w:rPr>
          <w:szCs w:val="24"/>
        </w:rPr>
        <w:t xml:space="preserve">. The present findings highlight challenges in translating emotion regulation theory to real-world application, as decontextualized high-intensity paradigms may not accurately reflect regulatory behaviors in everyday life.  </w:t>
      </w:r>
    </w:p>
    <w:p w14:paraId="53B9A953" w14:textId="56DE7ED4"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 may offer nuance to our understanding of affective intensity’s influence upon regulation strategy application</w:t>
      </w:r>
      <w:r w:rsidR="00F3676B">
        <w:rPr>
          <w:szCs w:val="24"/>
        </w:rPr>
        <w:t xml:space="preserve"> and should be framed by the research on environmental affordances, or the extent to which features of a situation lend themselves to either distraction or reappraisal </w:t>
      </w:r>
      <w:r w:rsidR="00F3676B">
        <w:rPr>
          <w:szCs w:val="24"/>
        </w:rPr>
        <w:fldChar w:fldCharType="begin"/>
      </w:r>
      <w:r w:rsidR="007B47B5">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E82ED7">
        <w:rPr>
          <w:szCs w:val="24"/>
        </w:rPr>
        <w:t>Individuals likely found themselves initially regulating with the strategy they believed had the greatest value (i.e., the most effective strategy with the lowest effort investmen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making frameworks of emotion regulation</w:t>
      </w:r>
      <w:r w:rsidR="00E82ED7">
        <w:rPr>
          <w:szCs w:val="24"/>
        </w:rPr>
        <w:t xml:space="preserve"> </w:t>
      </w:r>
      <w:r w:rsidR="00E82ED7">
        <w:rPr>
          <w:szCs w:val="24"/>
        </w:rPr>
        <w:fldChar w:fldCharType="begin"/>
      </w:r>
      <w:r w:rsidR="00E82ED7">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F20EDF">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w:t>
      </w:r>
      <w:r w:rsidR="00F20EDF">
        <w:rPr>
          <w:szCs w:val="24"/>
        </w:rPr>
        <w:lastRenderedPageBreak/>
        <w:t>explanation</w:t>
      </w:r>
      <w:r w:rsidR="00F142D6">
        <w:rPr>
          <w:szCs w:val="24"/>
        </w:rPr>
        <w:t xml:space="preserve"> mirrors the </w:t>
      </w:r>
      <w:r w:rsidR="00F20EDF">
        <w:rPr>
          <w:szCs w:val="24"/>
        </w:rPr>
        <w:t xml:space="preserve">strategy-selection </w:t>
      </w:r>
      <w:r w:rsidR="00F142D6">
        <w:rPr>
          <w:szCs w:val="24"/>
        </w:rPr>
        <w:t xml:space="preserve">relationship hypothesized by Etkin and colleagues who posited that </w:t>
      </w:r>
      <w:r w:rsidR="00F142D6" w:rsidRPr="00F142D6">
        <w:rPr>
          <w:szCs w:val="24"/>
        </w:rPr>
        <w:t>a more explicit, higher-cost, model-based approach</w:t>
      </w:r>
      <w:r w:rsidR="007A5F22">
        <w:rPr>
          <w:szCs w:val="24"/>
        </w:rPr>
        <w:t xml:space="preserve"> to emotion regulation may be applied</w:t>
      </w:r>
      <w:r w:rsidR="00F20EDF">
        <w:rPr>
          <w:szCs w:val="24"/>
        </w:rPr>
        <w:t xml:space="preserve"> more effectively</w:t>
      </w:r>
      <w:r w:rsidR="007A5F22">
        <w:rPr>
          <w:szCs w:val="24"/>
        </w:rPr>
        <w:t xml:space="preserve"> when i</w:t>
      </w:r>
      <w:r w:rsidR="00F142D6" w:rsidRPr="00F142D6">
        <w:rPr>
          <w:szCs w:val="24"/>
        </w:rPr>
        <w:t xml:space="preserve">mplicit, or model-free, emotion regulation tendencies </w:t>
      </w:r>
      <w:r w:rsidR="007A5F22">
        <w:rPr>
          <w:szCs w:val="24"/>
        </w:rPr>
        <w:t xml:space="preserve">were not arriving at their desired goal via prediction error adjustment alone </w:t>
      </w:r>
      <w:r w:rsidR="007A5F22">
        <w:rPr>
          <w:szCs w:val="24"/>
        </w:rPr>
        <w:fldChar w:fldCharType="begin"/>
      </w:r>
      <w:r w:rsidR="007A5F22">
        <w:rPr>
          <w:szCs w:val="24"/>
        </w:rPr>
        <w:instrText xml:space="preserve"> ADDIN ZOTERO_ITEM CSL_CITATION {"citationID":"cu6CyfHg","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7A5F22">
        <w:rPr>
          <w:szCs w:val="24"/>
        </w:rPr>
        <w:fldChar w:fldCharType="separate"/>
      </w:r>
      <w:r w:rsidR="007A5F22" w:rsidRPr="007A5F22">
        <w:t>(Etkin et al., 2015)</w:t>
      </w:r>
      <w:r w:rsidR="007A5F22">
        <w:rPr>
          <w:szCs w:val="24"/>
        </w:rPr>
        <w:fldChar w:fldCharType="end"/>
      </w:r>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low-stimulation, text-based representation, as had been done in </w:t>
      </w:r>
      <w:r w:rsidR="005C0C32">
        <w:rPr>
          <w:szCs w:val="24"/>
        </w:rPr>
        <w:t>Experiment 2</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i.e., low and high intensity, </w:t>
      </w:r>
      <w:r w:rsidR="00C52CA8">
        <w:rPr>
          <w:szCs w:val="24"/>
        </w:rPr>
        <w:t>respectively</w:t>
      </w:r>
      <w:r w:rsidR="005C0C32">
        <w:rPr>
          <w:szCs w:val="24"/>
        </w:rPr>
        <w:t xml:space="preserve">). </w:t>
      </w:r>
      <w:r>
        <w:rPr>
          <w:szCs w:val="24"/>
        </w:rPr>
        <w:t xml:space="preserve">  </w:t>
      </w:r>
    </w:p>
    <w:p w14:paraId="3BC7BCB2" w14:textId="11B73B23" w:rsidR="00654027" w:rsidRDefault="00733E94" w:rsidP="000967D7">
      <w:pPr>
        <w:spacing w:after="0" w:line="480" w:lineRule="auto"/>
        <w:ind w:left="0" w:firstLine="720"/>
        <w:rPr>
          <w:szCs w:val="24"/>
        </w:rPr>
      </w:pPr>
      <w:r>
        <w:rPr>
          <w:szCs w:val="24"/>
        </w:rPr>
        <w:t>C</w:t>
      </w:r>
      <w:r w:rsidRPr="008C7178">
        <w:rPr>
          <w:szCs w:val="24"/>
        </w:rPr>
        <w:t xml:space="preserve">old-to-hot empathy gap </w:t>
      </w:r>
      <w:r w:rsidR="00B720B2" w:rsidRPr="008C7178">
        <w:rPr>
          <w:szCs w:val="24"/>
        </w:rPr>
        <w:t>research</w:t>
      </w:r>
      <w:r w:rsidRPr="008C7178">
        <w:rPr>
          <w:szCs w:val="24"/>
        </w:rPr>
        <w:t xml:space="preserve">, or </w:t>
      </w:r>
      <w:r>
        <w:rPr>
          <w:szCs w:val="24"/>
        </w:rPr>
        <w:t>forecasting differences</w:t>
      </w:r>
      <w:r w:rsidRPr="008C7178">
        <w:rPr>
          <w:szCs w:val="24"/>
        </w:rPr>
        <w:t xml:space="preserve"> between how people feel in relatively decontextualized circumstances and how they think they would feel in more intense circumstances</w:t>
      </w:r>
      <w:r w:rsidR="0047236C">
        <w:rPr>
          <w:szCs w:val="24"/>
        </w:rPr>
        <w:t xml:space="preserve"> </w:t>
      </w:r>
      <w:r w:rsidR="0047236C">
        <w:rPr>
          <w:szCs w:val="24"/>
        </w:rPr>
        <w:fldChar w:fldCharType="begin"/>
      </w:r>
      <w:r w:rsidR="007B47B5">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B720B2" w:rsidRPr="008C7178">
        <w:rPr>
          <w:szCs w:val="24"/>
        </w:rPr>
        <w:t xml:space="preserve"> may </w:t>
      </w:r>
      <w:r>
        <w:rPr>
          <w:szCs w:val="24"/>
        </w:rPr>
        <w:t>be of note</w:t>
      </w:r>
      <w:r w:rsidR="005C0C32">
        <w:rPr>
          <w:szCs w:val="24"/>
        </w:rPr>
        <w:t xml:space="preserve">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7B47B5">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7B47B5">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high-stimulation </w:t>
      </w:r>
      <w:r w:rsidR="00170D09">
        <w:rPr>
          <w:szCs w:val="24"/>
        </w:rPr>
        <w:t>quasi-natural</w:t>
      </w:r>
      <w:r w:rsidR="00B720B2" w:rsidRPr="008C7178">
        <w:rPr>
          <w:szCs w:val="24"/>
        </w:rPr>
        <w:t>istic paradigm to demonstrate this in the domain of ER, similar approaches have demonstrated similar discrepancies in moral domains</w:t>
      </w:r>
      <w:r w:rsidR="00054CD8">
        <w:rPr>
          <w:szCs w:val="24"/>
        </w:rPr>
        <w:t xml:space="preserve"> </w:t>
      </w:r>
      <w:r w:rsidR="00054CD8">
        <w:rPr>
          <w:szCs w:val="24"/>
        </w:rPr>
        <w:fldChar w:fldCharType="begin"/>
      </w:r>
      <w:r w:rsidR="007B47B5">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B720B2" w:rsidRPr="008C7178">
        <w:rPr>
          <w:szCs w:val="24"/>
        </w:rPr>
        <w:t xml:space="preserve">.   </w:t>
      </w:r>
    </w:p>
    <w:p w14:paraId="2EFB9A53" w14:textId="71FA5F2F" w:rsidR="00EC3FBC" w:rsidRDefault="00B720B2" w:rsidP="000967D7">
      <w:pPr>
        <w:spacing w:after="0" w:line="480" w:lineRule="auto"/>
        <w:ind w:left="0" w:firstLine="720"/>
        <w:rPr>
          <w:szCs w:val="24"/>
        </w:rPr>
      </w:pPr>
      <w:r w:rsidRPr="008C7178">
        <w:rPr>
          <w:szCs w:val="24"/>
        </w:rPr>
        <w:t xml:space="preserve">There are several limitations in our experimental approach that </w:t>
      </w:r>
      <w:r w:rsidR="00CB34D6">
        <w:rPr>
          <w:szCs w:val="24"/>
        </w:rPr>
        <w:t>have not</w:t>
      </w:r>
      <w:r w:rsidRPr="008C7178">
        <w:rPr>
          <w:szCs w:val="24"/>
        </w:rPr>
        <w:t xml:space="preserve"> be</w:t>
      </w:r>
      <w:r w:rsidR="00CB34D6">
        <w:rPr>
          <w:szCs w:val="24"/>
        </w:rPr>
        <w:t>en</w:t>
      </w:r>
      <w:r w:rsidRPr="008C7178">
        <w:rPr>
          <w:szCs w:val="24"/>
        </w:rPr>
        <w:t xml:space="preserve"> noted. First, our aims </w:t>
      </w:r>
      <w:r w:rsidR="005C0C32">
        <w:rPr>
          <w:szCs w:val="24"/>
        </w:rPr>
        <w:t>were</w:t>
      </w:r>
      <w:r w:rsidR="00034D34">
        <w:rPr>
          <w:szCs w:val="24"/>
        </w:rPr>
        <w:t xml:space="preserve"> relatively narrow in comparison to the vast emotion regulation behavior variability </w:t>
      </w:r>
      <w:r w:rsidR="00034D34">
        <w:rPr>
          <w:szCs w:val="24"/>
        </w:rPr>
        <w:lastRenderedPageBreak/>
        <w:t xml:space="preserve">captured by this dataset and </w:t>
      </w:r>
      <w:r w:rsidRPr="008C7178">
        <w:rPr>
          <w:szCs w:val="24"/>
        </w:rPr>
        <w:t>resulted in excluding many observations</w:t>
      </w:r>
      <w:r w:rsidR="005C0C32">
        <w:rPr>
          <w:szCs w:val="24"/>
        </w:rPr>
        <w:t xml:space="preserve"> that did not meet our inclusion criteria.</w:t>
      </w:r>
      <w:r w:rsidR="00023609">
        <w:rPr>
          <w:szCs w:val="24"/>
        </w:rPr>
        <w:t xml:space="preserve"> </w:t>
      </w:r>
      <w:r w:rsidR="00034D34">
        <w:rPr>
          <w:szCs w:val="24"/>
        </w:rPr>
        <w:t>More analyses are needed and planned to fully explore this space</w:t>
      </w:r>
      <w:r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7B47B5">
        <w:rPr>
          <w:szCs w:val="24"/>
        </w:rPr>
        <w:instrText xml:space="preserve"> ADDIN ZOTERO_ITEM CSL_CITATION {"citationID":"CrEJNpg8","properties":{"formattedCitation":"(Clasen, 2019; Tashjian et al., 2022)","plainCitation":"(Clasen,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Pr="008C7178">
        <w:rPr>
          <w:szCs w:val="24"/>
        </w:rPr>
        <w:t>. The use of a haunted house as our setting also may have resulted in self-selection biases</w:t>
      </w:r>
      <w:r w:rsidR="00034D34">
        <w:rPr>
          <w:szCs w:val="24"/>
        </w:rPr>
        <w:t xml:space="preserve"> within our sample</w:t>
      </w:r>
      <w:r w:rsidRPr="008C7178">
        <w:rPr>
          <w:szCs w:val="24"/>
        </w:rPr>
        <w:t>.</w:t>
      </w:r>
      <w:r w:rsidR="00034D34">
        <w:rPr>
          <w:szCs w:val="24"/>
        </w:rPr>
        <w:t xml:space="preserve"> To monitor this, participants were asked several questions regarding their motivations and expectations regarding participation.</w:t>
      </w:r>
      <w:r w:rsidRPr="008C7178">
        <w:rPr>
          <w:szCs w:val="24"/>
        </w:rPr>
        <w:t xml:space="preserve"> When asked about motivations for participating, thrill seeking (x = 65.7, 0 – 100 scale) was slightly above the average of all motivations (x = 52.0, </w:t>
      </w:r>
      <w:proofErr w:type="spellStart"/>
      <w:r w:rsidRPr="008C7178">
        <w:rPr>
          <w:szCs w:val="24"/>
        </w:rPr>
        <w:t>sd</w:t>
      </w:r>
      <w:proofErr w:type="spellEnd"/>
      <w:r w:rsidRPr="008C7178">
        <w:rPr>
          <w:szCs w:val="24"/>
        </w:rPr>
        <w:t xml:space="preserve"> = 28.5) and enjoyment of fear was just above the scale midpoint (x = 3.88, 0 – 6 scale).</w:t>
      </w:r>
      <w:r w:rsidR="00EC3FBC">
        <w:rPr>
          <w:szCs w:val="24"/>
        </w:rPr>
        <w:t xml:space="preserve"> This means that our participants may have had somewhat atypical regulatory motivations relative to individuals who do not willingly sign up for haunted house studies. </w:t>
      </w:r>
      <w:r w:rsidR="00C240EC">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w:t>
      </w:r>
      <w:proofErr w:type="gramStart"/>
      <w:r w:rsidR="00C240EC">
        <w:rPr>
          <w:szCs w:val="24"/>
        </w:rPr>
        <w:t>are</w:t>
      </w:r>
      <w:proofErr w:type="gramEnd"/>
      <w:r w:rsidR="00C240EC">
        <w:rPr>
          <w:szCs w:val="24"/>
        </w:rPr>
        <w:t xml:space="preserve"> warranted. </w:t>
      </w:r>
    </w:p>
    <w:p w14:paraId="00A6FD1A" w14:textId="5E41F84E" w:rsidR="00061A33" w:rsidRDefault="00061A33" w:rsidP="000967D7">
      <w:pPr>
        <w:spacing w:after="0" w:line="480" w:lineRule="auto"/>
        <w:ind w:left="0" w:firstLine="720"/>
        <w:rPr>
          <w:szCs w:val="24"/>
        </w:rPr>
      </w:pPr>
      <w:r>
        <w:rPr>
          <w:szCs w:val="24"/>
        </w:rPr>
        <w:t xml:space="preserve">A small but important contingent of the existing emotion regulation literature has highlighted </w:t>
      </w:r>
      <w:proofErr w:type="spellStart"/>
      <w:r>
        <w:rPr>
          <w:szCs w:val="24"/>
        </w:rPr>
        <w:t>intrastrategy</w:t>
      </w:r>
      <w:proofErr w:type="spellEnd"/>
      <w:r>
        <w:rPr>
          <w:szCs w:val="24"/>
        </w:rPr>
        <w:t xml:space="preserve"> heterogeneity in the regulation techniques that we had examined </w:t>
      </w:r>
      <w:r>
        <w:rPr>
          <w:szCs w:val="24"/>
        </w:rPr>
        <w:fldChar w:fldCharType="begin"/>
      </w:r>
      <w:r w:rsidR="007B47B5">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emotion regulation approaches </w:t>
      </w:r>
      <w:del w:id="284" w:author="Billy Mitchell" w:date="2023-11-07T13:34:00Z">
        <w:r w:rsidR="0023367E" w:rsidDel="0038635A">
          <w:rPr>
            <w:szCs w:val="24"/>
          </w:rPr>
          <w:delText>which</w:delText>
        </w:r>
      </w:del>
      <w:ins w:id="285" w:author="Billy Mitchell" w:date="2023-11-07T13:34:00Z">
        <w:r w:rsidR="0038635A">
          <w:rPr>
            <w:szCs w:val="24"/>
          </w:rPr>
          <w:t>that</w:t>
        </w:r>
      </w:ins>
      <w:r w:rsidR="0023367E">
        <w:rPr>
          <w:szCs w:val="24"/>
        </w:rPr>
        <w:t xml:space="preserve"> could be categorized as reappraisal </w:t>
      </w:r>
      <w:r w:rsidR="00F20EDF">
        <w:rPr>
          <w:szCs w:val="24"/>
        </w:rPr>
        <w:t>(</w:t>
      </w:r>
      <w:ins w:id="286" w:author="Billy Mitchell" w:date="2023-11-07T13:35:00Z">
        <w:r w:rsidR="0038635A">
          <w:rPr>
            <w:szCs w:val="24"/>
          </w:rPr>
          <w:t xml:space="preserve">i.e., </w:t>
        </w:r>
      </w:ins>
      <w:del w:id="287" w:author="Billy Mitchell" w:date="2023-11-07T13:34:00Z">
        <w:r w:rsidR="00F20EDF" w:rsidDel="0038635A">
          <w:rPr>
            <w:szCs w:val="24"/>
          </w:rPr>
          <w:delText>R</w:delText>
        </w:r>
      </w:del>
      <w:ins w:id="288" w:author="Billy Mitchell" w:date="2023-11-07T13:34:00Z">
        <w:r w:rsidR="0038635A">
          <w:rPr>
            <w:szCs w:val="24"/>
          </w:rPr>
          <w:t>r</w:t>
        </w:r>
      </w:ins>
      <w:r w:rsidR="00F20EDF">
        <w:rPr>
          <w:szCs w:val="24"/>
        </w:rPr>
        <w:t xml:space="preserve">eappraising the stimulus, </w:t>
      </w:r>
      <w:del w:id="289" w:author="Billy Mitchell" w:date="2023-11-07T13:34:00Z">
        <w:r w:rsidR="00F20EDF" w:rsidDel="0038635A">
          <w:rPr>
            <w:szCs w:val="24"/>
          </w:rPr>
          <w:delText>Reappraising</w:delText>
        </w:r>
      </w:del>
      <w:ins w:id="290" w:author="Billy Mitchell" w:date="2023-11-07T13:34:00Z">
        <w:r w:rsidR="0038635A">
          <w:rPr>
            <w:szCs w:val="24"/>
          </w:rPr>
          <w:t>reappraising</w:t>
        </w:r>
      </w:ins>
      <w:r w:rsidR="00F20EDF">
        <w:rPr>
          <w:szCs w:val="24"/>
        </w:rPr>
        <w:t xml:space="preserve"> the emotional response, </w:t>
      </w:r>
      <w:ins w:id="291" w:author="Billy Mitchell" w:date="2023-11-07T13:34:00Z">
        <w:r w:rsidR="0038635A">
          <w:rPr>
            <w:szCs w:val="24"/>
          </w:rPr>
          <w:t>r</w:t>
        </w:r>
      </w:ins>
      <w:del w:id="292" w:author="Billy Mitchell" w:date="2023-11-07T13:34:00Z">
        <w:r w:rsidR="00F20EDF" w:rsidDel="0038635A">
          <w:rPr>
            <w:szCs w:val="24"/>
          </w:rPr>
          <w:delText>R</w:delText>
        </w:r>
      </w:del>
      <w:r w:rsidR="00F20EDF">
        <w:rPr>
          <w:szCs w:val="24"/>
        </w:rPr>
        <w:t>eapprais</w:t>
      </w:r>
      <w:ins w:id="293" w:author="Billy Mitchell" w:date="2023-11-07T13:34:00Z">
        <w:r w:rsidR="0038635A">
          <w:rPr>
            <w:szCs w:val="24"/>
          </w:rPr>
          <w:t>al</w:t>
        </w:r>
      </w:ins>
      <w:del w:id="294" w:author="Billy Mitchell" w:date="2023-11-07T13:34:00Z">
        <w:r w:rsidR="00F20EDF" w:rsidDel="0038635A">
          <w:rPr>
            <w:szCs w:val="24"/>
          </w:rPr>
          <w:delText>e</w:delText>
        </w:r>
      </w:del>
      <w:r w:rsidR="00F20EDF">
        <w:rPr>
          <w:szCs w:val="24"/>
        </w:rPr>
        <w:t xml:space="preserve"> via perspective-taking) </w:t>
      </w:r>
      <w:r w:rsidR="0023367E">
        <w:rPr>
          <w:szCs w:val="24"/>
        </w:rPr>
        <w:t xml:space="preserve">and these reappraisal subtypes demonstrate varying effectiveness in modulating emotion </w:t>
      </w:r>
      <w:r w:rsidR="0023367E">
        <w:rPr>
          <w:szCs w:val="24"/>
        </w:rPr>
        <w:lastRenderedPageBreak/>
        <w:t>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 would necessitate far more observations than are available in this dataset.   </w:t>
      </w:r>
    </w:p>
    <w:p w14:paraId="7FF5C8CC" w14:textId="7A7ACA1E"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A45523">
        <w:rPr>
          <w:szCs w:val="24"/>
        </w:rPr>
        <w:t>, the group context</w:t>
      </w:r>
      <w:r w:rsidR="00B671FF">
        <w:rPr>
          <w:szCs w:val="24"/>
        </w:rPr>
        <w:t xml:space="preserve"> in which the experience occurred m</w:t>
      </w:r>
      <w:r w:rsidR="00A45523">
        <w:rPr>
          <w:szCs w:val="24"/>
        </w:rPr>
        <w:t xml:space="preserve">ay have influenced </w:t>
      </w:r>
      <w:r w:rsidR="00B671FF">
        <w:rPr>
          <w:szCs w:val="24"/>
        </w:rPr>
        <w:t>behavior choices and cognitive perceptions</w:t>
      </w:r>
      <w:r w:rsidR="00B720B2" w:rsidRPr="008C7178">
        <w:rPr>
          <w:szCs w:val="24"/>
        </w:rPr>
        <w:t>.</w:t>
      </w:r>
      <w:r>
        <w:rPr>
          <w:szCs w:val="24"/>
        </w:rPr>
        <w:t xml:space="preserve"> However, post-hoc analyses failed to find any association between group membership and strategy usage (F(30,45) = 0.93, p = 0.57). The presence and strength of friendship among group members was also assessed and was not predictive of regulation (t(60) = -0.4, p = 0.70). Lastly, some events had to be captured at a 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the emotional event.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7B47B5">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26D13D0B"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ER behavior to </w:t>
      </w:r>
      <w:r w:rsidRPr="008C7178">
        <w:rPr>
          <w:szCs w:val="24"/>
        </w:rPr>
        <w:t xml:space="preserve">a high-intensity </w:t>
      </w:r>
      <w:r w:rsidR="001162B0">
        <w:rPr>
          <w:szCs w:val="24"/>
        </w:rPr>
        <w:lastRenderedPageBreak/>
        <w:t>high-stimulation</w:t>
      </w:r>
      <w:r w:rsidRPr="008C7178">
        <w:rPr>
          <w:szCs w:val="24"/>
        </w:rPr>
        <w:t xml:space="preserve"> setting </w:t>
      </w:r>
      <w:r w:rsidR="00B671FF">
        <w:rPr>
          <w:szCs w:val="24"/>
        </w:rPr>
        <w:t xml:space="preserve">using </w:t>
      </w:r>
      <w:r w:rsidRPr="008C7178">
        <w:rPr>
          <w:szCs w:val="24"/>
        </w:rPr>
        <w:t xml:space="preserve">untrained participants. This approach offers an alternative means of exploring emotion regulation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in study 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 xml:space="preserve">istic design. In failing to replicate lab results with Studies 1 but finding a modest association in Study </w:t>
      </w:r>
      <w:r w:rsidR="001162B0">
        <w:rPr>
          <w:szCs w:val="24"/>
        </w:rPr>
        <w:t>2</w:t>
      </w:r>
      <w:r w:rsidRPr="008C7178">
        <w:rPr>
          <w:szCs w:val="24"/>
        </w:rPr>
        <w:t xml:space="preserve">, we may </w:t>
      </w:r>
      <w:r w:rsidR="001162B0">
        <w:rPr>
          <w:szCs w:val="24"/>
        </w:rPr>
        <w:t>offer greater support for the importance of context in determining the fit of emotion regulation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33"/>
    <w:bookmarkEnd w:id="283"/>
    <w:p w14:paraId="71396DCA" w14:textId="77B4AD01" w:rsidR="006725C8" w:rsidRDefault="006725C8" w:rsidP="000967D7">
      <w:pPr>
        <w:spacing w:after="160" w:line="259" w:lineRule="auto"/>
        <w:ind w:left="0" w:firstLine="0"/>
        <w:rPr>
          <w:b/>
          <w:szCs w:val="24"/>
        </w:rPr>
      </w:pPr>
      <w:r>
        <w:rPr>
          <w:b/>
          <w:szCs w:val="24"/>
        </w:rPr>
        <w:br w:type="page"/>
      </w:r>
    </w:p>
    <w:p w14:paraId="283B1D1A" w14:textId="19D73C85" w:rsidR="00425004" w:rsidRPr="008C7178" w:rsidRDefault="00654027" w:rsidP="000967D7">
      <w:pPr>
        <w:spacing w:after="0" w:line="480" w:lineRule="auto"/>
        <w:ind w:left="0" w:firstLine="0"/>
        <w:rPr>
          <w:szCs w:val="24"/>
        </w:rPr>
      </w:pPr>
      <w:r>
        <w:rPr>
          <w:b/>
          <w:szCs w:val="24"/>
        </w:rPr>
        <w:lastRenderedPageBreak/>
        <w:t>A</w:t>
      </w:r>
      <w:r w:rsidR="00B720B2" w:rsidRPr="008C7178">
        <w:rPr>
          <w:b/>
          <w:szCs w:val="24"/>
        </w:rPr>
        <w:t xml:space="preserve">cknowledgments: </w:t>
      </w:r>
    </w:p>
    <w:p w14:paraId="7ED83AB8" w14:textId="405331CE" w:rsidR="00425004" w:rsidRPr="008C7178" w:rsidRDefault="00B720B2" w:rsidP="000967D7">
      <w:pPr>
        <w:spacing w:after="0" w:line="480" w:lineRule="auto"/>
        <w:ind w:left="0" w:firstLine="0"/>
        <w:rPr>
          <w:szCs w:val="24"/>
        </w:rPr>
      </w:pPr>
      <w:r w:rsidRPr="008C7178">
        <w:rPr>
          <w:szCs w:val="24"/>
        </w:rPr>
        <w:t xml:space="preserve">We 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0967D7">
      <w:pPr>
        <w:spacing w:after="0" w:line="480" w:lineRule="auto"/>
        <w:ind w:left="0" w:firstLine="0"/>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Funding:  </w:t>
      </w:r>
    </w:p>
    <w:p w14:paraId="09A05787" w14:textId="77777777" w:rsidR="0087748B" w:rsidRDefault="0087748B" w:rsidP="000967D7">
      <w:pPr>
        <w:spacing w:after="0" w:line="480" w:lineRule="auto"/>
        <w:ind w:left="0" w:firstLine="0"/>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6D648B1B" w14:textId="674A9608" w:rsidR="00425004" w:rsidRPr="008C7178" w:rsidRDefault="00B720B2" w:rsidP="000967D7">
      <w:pPr>
        <w:spacing w:after="0" w:line="480" w:lineRule="auto"/>
        <w:ind w:left="0" w:firstLine="0"/>
        <w:rPr>
          <w:szCs w:val="24"/>
        </w:rPr>
      </w:pPr>
      <w:r w:rsidRPr="008C7178">
        <w:rPr>
          <w:b/>
          <w:szCs w:val="24"/>
        </w:rPr>
        <w:t xml:space="preserve">Open Practices: </w:t>
      </w:r>
    </w:p>
    <w:p w14:paraId="23C2D77C" w14:textId="7634304C" w:rsidR="009A1A84" w:rsidRPr="006725C8" w:rsidRDefault="006725C8" w:rsidP="000967D7">
      <w:pPr>
        <w:spacing w:after="0" w:line="480" w:lineRule="auto"/>
        <w:ind w:left="0" w:firstLine="0"/>
        <w:rPr>
          <w:b/>
          <w:szCs w:val="24"/>
        </w:rPr>
      </w:pPr>
      <w:r>
        <w:rPr>
          <w:szCs w:val="24"/>
        </w:rPr>
        <w:t>T</w:t>
      </w:r>
      <w:r w:rsidR="00B720B2" w:rsidRPr="008C7178">
        <w:rPr>
          <w:szCs w:val="24"/>
        </w:rPr>
        <w:t xml:space="preserve">he preregistration for Experiments </w:t>
      </w:r>
      <w:r>
        <w:rPr>
          <w:szCs w:val="24"/>
        </w:rPr>
        <w:t>1</w:t>
      </w:r>
      <w:ins w:id="295" w:author="Billy Mitchell" w:date="2023-11-07T13:35:00Z">
        <w:r w:rsidR="0038635A">
          <w:rPr>
            <w:szCs w:val="24"/>
          </w:rPr>
          <w:t>,</w:t>
        </w:r>
      </w:ins>
      <w:del w:id="296" w:author="Billy Mitchell" w:date="2023-11-07T13:35:00Z">
        <w:r w:rsidR="00B720B2" w:rsidRPr="008C7178" w:rsidDel="0038635A">
          <w:rPr>
            <w:szCs w:val="24"/>
          </w:rPr>
          <w:delText xml:space="preserve"> and</w:delText>
        </w:r>
      </w:del>
      <w:r w:rsidR="00B720B2" w:rsidRPr="008C7178">
        <w:rPr>
          <w:szCs w:val="24"/>
        </w:rPr>
        <w:t xml:space="preserve"> </w:t>
      </w:r>
      <w:r>
        <w:rPr>
          <w:szCs w:val="24"/>
        </w:rPr>
        <w:t>2</w:t>
      </w:r>
      <w:ins w:id="297" w:author="Billy Mitchell" w:date="2023-11-07T13:35:00Z">
        <w:r w:rsidR="0038635A">
          <w:rPr>
            <w:szCs w:val="24"/>
          </w:rPr>
          <w:t>, and 3</w:t>
        </w:r>
      </w:ins>
      <w:r w:rsidR="00B720B2" w:rsidRPr="008C7178">
        <w:rPr>
          <w:szCs w:val="24"/>
        </w:rPr>
        <w:t xml:space="preserve"> can be found at </w:t>
      </w:r>
      <w:del w:id="298" w:author="Billy Mitchell" w:date="2023-11-07T13:35:00Z">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color w:val="0563C1"/>
            <w:szCs w:val="24"/>
            <w:u w:val="single" w:color="0563C1"/>
          </w:rPr>
          <w:delText>https://aspredicted.org/DP1_453</w:delText>
        </w:r>
        <w:r w:rsidR="00260459" w:rsidDel="0038635A">
          <w:rPr>
            <w:color w:val="0563C1"/>
            <w:szCs w:val="24"/>
            <w:u w:val="single" w:color="0563C1"/>
          </w:rPr>
          <w:fldChar w:fldCharType="end"/>
        </w:r>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szCs w:val="24"/>
          </w:rPr>
          <w:delText xml:space="preserve"> </w:delText>
        </w:r>
        <w:r w:rsidR="00260459" w:rsidDel="0038635A">
          <w:rPr>
            <w:szCs w:val="24"/>
          </w:rPr>
          <w:fldChar w:fldCharType="end"/>
        </w:r>
      </w:del>
      <w:ins w:id="299" w:author="Billy Mitchell" w:date="2023-11-07T13:35:00Z">
        <w:r w:rsidR="0038635A">
          <w:fldChar w:fldCharType="begin"/>
        </w:r>
        <w:r w:rsidR="0038635A">
          <w:instrText xml:space="preserve"> HYPERLINK "https://aspredicted.org/DP1_453" \h </w:instrText>
        </w:r>
        <w:r w:rsidR="0038635A">
          <w:fldChar w:fldCharType="separate"/>
        </w:r>
        <w:r w:rsidR="0038635A" w:rsidRPr="008C7178">
          <w:rPr>
            <w:color w:val="0563C1"/>
            <w:szCs w:val="24"/>
            <w:u w:val="single" w:color="0563C1"/>
          </w:rPr>
          <w:t>https://aspredicted.org/DP1_453</w:t>
        </w:r>
        <w:r w:rsidR="0038635A">
          <w:rPr>
            <w:color w:val="0563C1"/>
            <w:szCs w:val="24"/>
            <w:u w:val="single" w:color="0563C1"/>
          </w:rPr>
          <w:fldChar w:fldCharType="end"/>
        </w:r>
        <w:r w:rsidR="0038635A">
          <w:fldChar w:fldCharType="begin"/>
        </w:r>
        <w:r w:rsidR="0038635A">
          <w:instrText xml:space="preserve"> HYPERLINK "https://aspredicted.org/DP1_453" \h </w:instrText>
        </w:r>
        <w:r w:rsidR="0038635A">
          <w:fldChar w:fldCharType="separate"/>
        </w:r>
        <w:r w:rsidR="0038635A">
          <w:rPr>
            <w:szCs w:val="24"/>
          </w:rPr>
          <w:t>,</w:t>
        </w:r>
        <w:r w:rsidR="0038635A">
          <w:rPr>
            <w:szCs w:val="24"/>
          </w:rPr>
          <w:fldChar w:fldCharType="end"/>
        </w:r>
      </w:ins>
      <w:del w:id="300" w:author="Billy Mitchell" w:date="2023-11-07T13:35:00Z">
        <w:r w:rsidR="00B720B2" w:rsidRPr="008C7178" w:rsidDel="0038635A">
          <w:rPr>
            <w:szCs w:val="24"/>
          </w:rPr>
          <w:delText>and</w:delText>
        </w:r>
      </w:del>
      <w:r w:rsidR="00B720B2" w:rsidRPr="008C7178">
        <w:rPr>
          <w:szCs w:val="24"/>
        </w:rPr>
        <w:t xml:space="preserve"> </w:t>
      </w:r>
      <w:hyperlink r:id="rId26" w:history="1">
        <w:r w:rsidRPr="00561755">
          <w:rPr>
            <w:rStyle w:val="Hyperlink"/>
            <w:szCs w:val="24"/>
          </w:rPr>
          <w:t>https://aspredicted.org/XXH</w:t>
        </w:r>
      </w:hyperlink>
      <w:hyperlink r:id="rId27">
        <w:r w:rsidR="00B720B2" w:rsidRPr="008C7178">
          <w:rPr>
            <w:color w:val="0563C1"/>
            <w:szCs w:val="24"/>
            <w:u w:val="single" w:color="0563C1"/>
          </w:rPr>
          <w:t>_</w:t>
        </w:r>
      </w:hyperlink>
      <w:hyperlink r:id="rId28">
        <w:r w:rsidR="00B720B2" w:rsidRPr="008C7178">
          <w:rPr>
            <w:color w:val="0563C1"/>
            <w:szCs w:val="24"/>
            <w:u w:val="single" w:color="0563C1"/>
          </w:rPr>
          <w:t>W1V</w:t>
        </w:r>
      </w:hyperlink>
      <w:hyperlink r:id="rId29">
        <w:r w:rsidR="00B720B2" w:rsidRPr="008C7178">
          <w:rPr>
            <w:szCs w:val="24"/>
          </w:rPr>
          <w:t>,</w:t>
        </w:r>
      </w:hyperlink>
      <w:r w:rsidR="00B720B2" w:rsidRPr="008C7178">
        <w:rPr>
          <w:szCs w:val="24"/>
        </w:rPr>
        <w:t xml:space="preserve"> </w:t>
      </w:r>
      <w:ins w:id="301" w:author="Billy Mitchell" w:date="2023-11-07T13:35:00Z">
        <w:r w:rsidR="0038635A">
          <w:rPr>
            <w:szCs w:val="24"/>
          </w:rPr>
          <w:t xml:space="preserve">and </w:t>
        </w:r>
      </w:ins>
      <w:ins w:id="302" w:author="Billy Mitchell" w:date="2023-11-07T13:37:00Z">
        <w:r w:rsidR="0038635A" w:rsidRPr="0038635A">
          <w:rPr>
            <w:szCs w:val="24"/>
          </w:rPr>
          <w:t>https://aspredicted.org/n3ne3.pdf</w:t>
        </w:r>
      </w:ins>
      <w:ins w:id="303" w:author="Billy Mitchell" w:date="2023-11-07T13:38:00Z">
        <w:r w:rsidR="00801A78">
          <w:rPr>
            <w:szCs w:val="24"/>
          </w:rPr>
          <w:t>,</w:t>
        </w:r>
      </w:ins>
      <w:r w:rsidR="00B720B2" w:rsidRPr="008C7178">
        <w:rPr>
          <w:szCs w:val="24"/>
        </w:rPr>
        <w:tab/>
        <w:t>respectively. Deidentified data, code, and questionnaires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r w:rsidR="00EA7D18" w:rsidRPr="00EA7D18">
        <w:t>https://osf.io/j5sku/?view_only=89d87669e7674096819c439ca109c483</w:t>
      </w:r>
      <w:r w:rsidR="00B720B2" w:rsidRPr="008C7178">
        <w:rPr>
          <w:szCs w:val="24"/>
        </w:rPr>
        <w:t xml:space="preserve">. </w:t>
      </w:r>
    </w:p>
    <w:p w14:paraId="040D8E4E" w14:textId="77777777" w:rsidR="00083D59" w:rsidRDefault="00083D59" w:rsidP="000967D7">
      <w:pPr>
        <w:spacing w:after="160" w:line="259" w:lineRule="auto"/>
        <w:ind w:left="0" w:firstLine="0"/>
        <w:rPr>
          <w:b/>
          <w:bCs/>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4E4B4997" w14:textId="77777777" w:rsidR="004F3F92" w:rsidRDefault="00054CD8" w:rsidP="004F3F92">
      <w:pPr>
        <w:pStyle w:val="Bibliography"/>
      </w:pPr>
      <w:r>
        <w:fldChar w:fldCharType="begin"/>
      </w:r>
      <w:r>
        <w:instrText xml:space="preserve"> ADDIN ZOTERO_BIBL {"uncited":[],"omitted":[],"custom":[]} CSL_BIBLIOGRAPHY </w:instrText>
      </w:r>
      <w:r>
        <w:fldChar w:fldCharType="separate"/>
      </w:r>
      <w:r w:rsidR="004F3F92">
        <w:t xml:space="preserve">Aldao, A. (2013). The Future of Emotion Regulation Research: Capturing Context. </w:t>
      </w:r>
      <w:r w:rsidR="004F3F92">
        <w:rPr>
          <w:i/>
          <w:iCs/>
        </w:rPr>
        <w:t>Perspectives on Psychological Science</w:t>
      </w:r>
      <w:r w:rsidR="004F3F92">
        <w:t xml:space="preserve">, </w:t>
      </w:r>
      <w:r w:rsidR="004F3F92">
        <w:rPr>
          <w:i/>
          <w:iCs/>
        </w:rPr>
        <w:t>8</w:t>
      </w:r>
      <w:r w:rsidR="004F3F92">
        <w:t>(2), 155–172. https://doi.org/10.1177/1745691612459518</w:t>
      </w:r>
    </w:p>
    <w:p w14:paraId="3953065D" w14:textId="77777777" w:rsidR="004F3F92" w:rsidRDefault="004F3F92" w:rsidP="004F3F92">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127F5D3" w14:textId="77777777" w:rsidR="004F3F92" w:rsidRDefault="004F3F92" w:rsidP="004F3F92">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50E89E7" w14:textId="77777777" w:rsidR="004F3F92" w:rsidRDefault="004F3F92" w:rsidP="004F3F92">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09CD2C20" w14:textId="77777777" w:rsidR="004F3F92" w:rsidRDefault="004F3F92" w:rsidP="004F3F92">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1F228CDC" w14:textId="77777777" w:rsidR="004F3F92" w:rsidRDefault="004F3F92" w:rsidP="004F3F92">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B82A778" w14:textId="77777777" w:rsidR="004F3F92" w:rsidRDefault="004F3F92" w:rsidP="004F3F92">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2E5F6E60" w14:textId="77777777" w:rsidR="004F3F92" w:rsidRDefault="004F3F92" w:rsidP="004F3F92">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1E1A332A" w14:textId="77777777" w:rsidR="004F3F92" w:rsidRDefault="004F3F92" w:rsidP="004F3F92">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E29A760" w14:textId="77777777" w:rsidR="004F3F92" w:rsidRDefault="004F3F92" w:rsidP="004F3F92">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4F06F4E7" w14:textId="77777777" w:rsidR="004F3F92" w:rsidRDefault="004F3F92" w:rsidP="004F3F92">
      <w:pPr>
        <w:pStyle w:val="Bibliography"/>
      </w:pPr>
      <w:r>
        <w:t xml:space="preserve">Clasen, M. (2019). </w:t>
      </w:r>
      <w:r>
        <w:rPr>
          <w:i/>
          <w:iCs/>
        </w:rPr>
        <w:t>Adrenaline junkies and white-knucklers_ A quantitative study of fear management in haunted house visitors</w:t>
      </w:r>
      <w:r>
        <w:t>. 11.</w:t>
      </w:r>
    </w:p>
    <w:p w14:paraId="58EE1277" w14:textId="77777777" w:rsidR="004F3F92" w:rsidRDefault="004F3F92" w:rsidP="004F3F92">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4047432F" w14:textId="77777777" w:rsidR="004F3F92" w:rsidRDefault="004F3F92" w:rsidP="004F3F92">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8E947C1" w14:textId="77777777" w:rsidR="004F3F92" w:rsidRDefault="004F3F92" w:rsidP="004F3F92">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8727D3E" w14:textId="77777777" w:rsidR="004F3F92" w:rsidRDefault="004F3F92" w:rsidP="004F3F92">
      <w:pPr>
        <w:pStyle w:val="Bibliography"/>
      </w:pPr>
      <w:r>
        <w:lastRenderedPageBreak/>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B3BB453" w14:textId="77777777" w:rsidR="004F3F92" w:rsidRDefault="004F3F92" w:rsidP="004F3F92">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C81B749" w14:textId="77777777" w:rsidR="004F3F92" w:rsidRDefault="004F3F92" w:rsidP="004F3F92">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37612AE9" w14:textId="77777777" w:rsidR="004F3F92" w:rsidRDefault="004F3F92" w:rsidP="004F3F92">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5B7F9BF" w14:textId="77777777" w:rsidR="004F3F92" w:rsidRDefault="004F3F92" w:rsidP="004F3F92">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1DF4EAB5" w14:textId="77777777" w:rsidR="004F3F92" w:rsidRDefault="004F3F92" w:rsidP="004F3F92">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7DCDED2" w14:textId="77777777" w:rsidR="004F3F92" w:rsidRDefault="004F3F92" w:rsidP="004F3F92">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F5CF98D" w14:textId="77777777" w:rsidR="004F3F92" w:rsidRDefault="004F3F92" w:rsidP="004F3F92">
      <w:pPr>
        <w:pStyle w:val="Bibliography"/>
      </w:pPr>
      <w:r>
        <w:lastRenderedPageBreak/>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CDE7934" w14:textId="77777777" w:rsidR="004F3F92" w:rsidRDefault="004F3F92" w:rsidP="004F3F92">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DDC97B5" w14:textId="77777777" w:rsidR="004F3F92" w:rsidRDefault="004F3F92" w:rsidP="004F3F92">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52B4D019" w14:textId="77777777" w:rsidR="004F3F92" w:rsidRDefault="004F3F92" w:rsidP="004F3F92">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7DA024A6" w14:textId="77777777" w:rsidR="004F3F92" w:rsidRDefault="004F3F92" w:rsidP="004F3F92">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3AADEC8" w14:textId="77777777" w:rsidR="004F3F92" w:rsidRDefault="004F3F92" w:rsidP="004F3F92">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4D31567A" w14:textId="77777777" w:rsidR="004F3F92" w:rsidRDefault="004F3F92" w:rsidP="004F3F92">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8CF6C85" w14:textId="77777777" w:rsidR="004F3F92" w:rsidRDefault="004F3F92" w:rsidP="004F3F92">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883213A" w14:textId="77777777" w:rsidR="004F3F92" w:rsidRDefault="004F3F92" w:rsidP="004F3F92">
      <w:pPr>
        <w:pStyle w:val="Bibliography"/>
      </w:pPr>
      <w:r>
        <w:lastRenderedPageBreak/>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699E9219" w14:textId="77777777" w:rsidR="004F3F92" w:rsidRDefault="004F3F92" w:rsidP="004F3F92">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0357B5BB" w14:textId="77777777" w:rsidR="004F3F92" w:rsidRDefault="004F3F92" w:rsidP="004F3F92">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6E388F2" w14:textId="77777777" w:rsidR="004F3F92" w:rsidRDefault="004F3F92" w:rsidP="004F3F92">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20986B9" w14:textId="77777777" w:rsidR="004F3F92" w:rsidRDefault="004F3F92" w:rsidP="004F3F92">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72826D1A" w14:textId="77777777" w:rsidR="004F3F92" w:rsidRDefault="004F3F92" w:rsidP="004F3F92">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10A06F11" w14:textId="77777777" w:rsidR="004F3F92" w:rsidRDefault="004F3F92" w:rsidP="004F3F92">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75D192F3" w14:textId="77777777" w:rsidR="004F3F92" w:rsidRDefault="004F3F92" w:rsidP="004F3F92">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03FF61D4" w14:textId="77777777" w:rsidR="004F3F92" w:rsidRDefault="004F3F92" w:rsidP="004F3F92">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7758A4B4" w14:textId="77777777" w:rsidR="004F3F92" w:rsidRDefault="004F3F92" w:rsidP="004F3F92">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EB3916B" w14:textId="77777777" w:rsidR="004F3F92" w:rsidRDefault="004F3F92" w:rsidP="004F3F92">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69DE6B71" w14:textId="77777777" w:rsidR="004F3F92" w:rsidRDefault="004F3F92" w:rsidP="004F3F92">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14CCC963" w14:textId="77777777" w:rsidR="004F3F92" w:rsidRDefault="004F3F92" w:rsidP="004F3F92">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F568DB2" w14:textId="77777777" w:rsidR="004F3F92" w:rsidRDefault="004F3F92" w:rsidP="004F3F92">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06869805" w14:textId="77777777" w:rsidR="004F3F92" w:rsidRDefault="004F3F92" w:rsidP="004F3F92">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482ADB0" w14:textId="77777777" w:rsidR="004F3F92" w:rsidRDefault="004F3F92" w:rsidP="004F3F92">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44E29C7" w14:textId="77777777" w:rsidR="004F3F92" w:rsidRDefault="004F3F92" w:rsidP="004F3F92">
      <w:pPr>
        <w:pStyle w:val="Bibliography"/>
      </w:pPr>
      <w:r>
        <w:t xml:space="preserve">R Core Team. (2022). </w:t>
      </w:r>
      <w:r>
        <w:rPr>
          <w:i/>
          <w:iCs/>
        </w:rPr>
        <w:t>R: A language and environment for statistical computing.</w:t>
      </w:r>
      <w:r>
        <w:t xml:space="preserve"> R  Foundation for Statistical Computing. https://www.R-project.org/</w:t>
      </w:r>
    </w:p>
    <w:p w14:paraId="55A5A669" w14:textId="77777777" w:rsidR="004F3F92" w:rsidRDefault="004F3F92" w:rsidP="004F3F92">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4EEDF24B" w14:textId="77777777" w:rsidR="004F3F92" w:rsidRDefault="004F3F92" w:rsidP="004F3F92">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19751385" w14:textId="77777777" w:rsidR="004F3F92" w:rsidRDefault="004F3F92" w:rsidP="004F3F92">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3B7A9ADA" w14:textId="77777777" w:rsidR="004F3F92" w:rsidRDefault="004F3F92" w:rsidP="004F3F92">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69936640" w14:textId="77777777" w:rsidR="004F3F92" w:rsidRDefault="004F3F92" w:rsidP="004F3F92">
      <w:pPr>
        <w:pStyle w:val="Bibliography"/>
      </w:pPr>
      <w:r>
        <w:lastRenderedPageBreak/>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56C682E9" w14:textId="77777777" w:rsidR="004F3F92" w:rsidRDefault="004F3F92" w:rsidP="004F3F92">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1899006F" w14:textId="77777777" w:rsidR="004F3F92" w:rsidRDefault="004F3F92" w:rsidP="004F3F92">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B2695B" w14:textId="77777777" w:rsidR="004F3F92" w:rsidRDefault="004F3F92" w:rsidP="004F3F92">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1780A965" w14:textId="77777777" w:rsidR="004F3F92" w:rsidRDefault="004F3F92" w:rsidP="004F3F92">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3DEF394B" w14:textId="77777777" w:rsidR="004F3F92" w:rsidRDefault="004F3F92" w:rsidP="004F3F92">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t>PSYCHOLOGICAL SCIENCE</w:t>
      </w:r>
      <w:r>
        <w:t xml:space="preserve">, </w:t>
      </w:r>
      <w:r>
        <w:rPr>
          <w:i/>
          <w:iCs/>
        </w:rPr>
        <w:t>25</w:t>
      </w:r>
      <w:r>
        <w:t>(10), 1932–1942. https://doi.org/10.1177/0956797614546001</w:t>
      </w:r>
    </w:p>
    <w:p w14:paraId="1D75D587" w14:textId="77777777" w:rsidR="004F3F92" w:rsidRDefault="004F3F92" w:rsidP="004F3F92">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C8D695E" w14:textId="77777777" w:rsidR="004F3F92" w:rsidRDefault="004F3F92" w:rsidP="004F3F92">
      <w:pPr>
        <w:pStyle w:val="Bibliography"/>
      </w:pPr>
      <w:r>
        <w:lastRenderedPageBreak/>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810265E" w14:textId="77777777" w:rsidR="004F3F92" w:rsidRDefault="004F3F92" w:rsidP="004F3F92">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E9CE194" w14:textId="77777777" w:rsidR="004F3F92" w:rsidRDefault="004F3F92" w:rsidP="004F3F92">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7386C726" w14:textId="77777777" w:rsidR="004F3F92" w:rsidRDefault="004F3F92" w:rsidP="004F3F92">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1492FB96" w14:textId="77777777" w:rsidR="004F3F92" w:rsidRDefault="004F3F92" w:rsidP="004F3F92">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65CA69DB" w14:textId="77777777" w:rsidR="004F3F92" w:rsidRDefault="004F3F92" w:rsidP="004F3F92">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214BD186" w14:textId="77777777" w:rsidR="004F3F92" w:rsidRDefault="004F3F92" w:rsidP="004F3F92">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4B1C8C9" w14:textId="77777777" w:rsidR="004F3F92" w:rsidRDefault="004F3F92" w:rsidP="004F3F92">
      <w:pPr>
        <w:pStyle w:val="Bibliography"/>
      </w:pPr>
      <w:r>
        <w:lastRenderedPageBreak/>
        <w:t xml:space="preserve">Uusberg, A., Taxer, J. L., Yih, J., Uusberg, H., &amp; Gross, J. J. (2019). Reappraising Reappraisal. </w:t>
      </w:r>
      <w:r>
        <w:rPr>
          <w:i/>
          <w:iCs/>
        </w:rPr>
        <w:t>Emotion Review</w:t>
      </w:r>
      <w:r>
        <w:t xml:space="preserve">, </w:t>
      </w:r>
      <w:r>
        <w:rPr>
          <w:i/>
          <w:iCs/>
        </w:rPr>
        <w:t>11</w:t>
      </w:r>
      <w:r>
        <w:t>(4), 267–282. https://doi.org/10.1177/1754073919862617</w:t>
      </w:r>
    </w:p>
    <w:p w14:paraId="6370AF51" w14:textId="77777777" w:rsidR="004F3F92" w:rsidRDefault="004F3F92" w:rsidP="004F3F92">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7502B0A2" w14:textId="77777777" w:rsidR="004F3F92" w:rsidRDefault="004F3F92" w:rsidP="004F3F92">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033F1A83" w14:textId="77777777" w:rsidR="004F3F92" w:rsidRDefault="004F3F92" w:rsidP="004F3F92">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26E8B72F" w14:textId="77777777" w:rsidR="004F3F92" w:rsidRDefault="004F3F92" w:rsidP="004F3F92">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8C84444" w14:textId="77777777" w:rsidR="004F3F92" w:rsidRDefault="004F3F92" w:rsidP="004F3F92">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5EFCC67" w14:textId="77777777" w:rsidR="004F3F92" w:rsidRDefault="004F3F92" w:rsidP="004F3F92">
      <w:pPr>
        <w:pStyle w:val="Bibliography"/>
      </w:pPr>
      <w:r>
        <w:t xml:space="preserve">Zhang, Z., &amp; Mai, Y. (2019). </w:t>
      </w:r>
      <w:r>
        <w:rPr>
          <w:i/>
          <w:iCs/>
        </w:rPr>
        <w:t>WebPower: Basic and Advanced Statistical Power Analysis</w:t>
      </w:r>
      <w:r>
        <w:t xml:space="preserve"> (0.5) [R]. https://CRAN.R-project.org/package=WebPower</w:t>
      </w:r>
    </w:p>
    <w:p w14:paraId="1B96A437" w14:textId="50554CC8"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02A86159"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1C382EC1"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i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695032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7B47B5">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 xml:space="preserve">Participants navigated the haunted house in twelve groups (x̄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6A6FC8F0"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extent to which they tried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33ABA40B"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7B47B5">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Cronbach's alpha to the emotional intensity value of negative emotions yielded a value of α = 0.91 (95% CI = [0.89, 0.92]), suggesting excellent internal consistency. Both emotional intensity and regulation extent were captured on a 7-point Likert scale, with 1 representing “Not at all” and 7 representing “A great deal”. Regulation strategies were captured for each event using </w:t>
      </w:r>
      <w:proofErr w:type="gramStart"/>
      <w:r w:rsidRPr="008C7178">
        <w:rPr>
          <w:szCs w:val="24"/>
        </w:rPr>
        <w:t>free-response</w:t>
      </w:r>
      <w:proofErr w:type="gramEnd"/>
      <w:r w:rsidRPr="008C7178">
        <w:rPr>
          <w:szCs w:val="24"/>
        </w:rPr>
        <w:t xml:space="preserv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304"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32665178" w:rsidR="00EE0C3E" w:rsidRPr="00EE6731" w:rsidRDefault="00EE0C3E" w:rsidP="00A10284">
      <w:pPr>
        <w:spacing w:after="0" w:line="480" w:lineRule="auto"/>
        <w:ind w:left="0" w:firstLine="720"/>
        <w:rPr>
          <w:b/>
          <w:szCs w:val="24"/>
        </w:rPr>
      </w:pPr>
      <w:r w:rsidRPr="008C7178">
        <w:rPr>
          <w:b/>
          <w:szCs w:val="24"/>
        </w:rPr>
        <w:lastRenderedPageBreak/>
        <w:t>Intensity predicts regulatory extent.</w:t>
      </w:r>
      <w:r>
        <w:rPr>
          <w:bCs/>
          <w:szCs w:val="24"/>
        </w:rPr>
        <w:t xml:space="preserve"> Pro-hedonic emotion regulation (i.e., minimizing aversive experiences) suggests that a positive linear relationship should exist between negative affective intensity and effort to regulate that experience. If no association was found between the two variables, it may suggest errors in methodology. </w:t>
      </w:r>
      <w:r w:rsidRPr="008C7178">
        <w:rPr>
          <w:szCs w:val="24"/>
        </w:rPr>
        <w:t xml:space="preserve">To </w:t>
      </w:r>
      <w:r>
        <w:rPr>
          <w:szCs w:val="24"/>
        </w:rPr>
        <w:t>assess this</w:t>
      </w:r>
      <w:r w:rsidRPr="008C7178">
        <w:rPr>
          <w:szCs w:val="24"/>
        </w:rPr>
        <w:t>, we ran multilevel linear models specifying regulatory extent as our criterion variable, participant as a random intercept, and building fixed effects from a null model (ICC = 0.35). Our best performing model as determined by AIC comparison found person-centered emotional intensity to be a significant predictor of regulation extent (β = 0.31, 95% CI = [0.17, 0.46], p &lt; 0.001)</w:t>
      </w:r>
      <w:r>
        <w:rPr>
          <w:szCs w:val="24"/>
        </w:rPr>
        <w:t>, which</w:t>
      </w:r>
      <w:r w:rsidRPr="008C7178">
        <w:rPr>
          <w:szCs w:val="24"/>
        </w:rPr>
        <w:t xml:space="preserve"> suggests our paradigm elicited regulatory behaviors from participants </w:t>
      </w:r>
      <w:r>
        <w:rPr>
          <w:szCs w:val="24"/>
        </w:rPr>
        <w:t>as predicted</w:t>
      </w:r>
      <w:r w:rsidRPr="008C7178">
        <w:rPr>
          <w:szCs w:val="24"/>
        </w:rPr>
        <w:t xml:space="preserve">. </w:t>
      </w:r>
    </w:p>
    <w:p w14:paraId="082EBCE7" w14:textId="351AEE91"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w:t>
      </w:r>
      <w:del w:id="305" w:author="Billy Mitchell" w:date="2023-11-07T13:07:00Z">
        <w:r w:rsidRPr="008C7178" w:rsidDel="00097D65">
          <w:rPr>
            <w:szCs w:val="24"/>
          </w:rPr>
          <w:delText>demonstrated predictive utility towards</w:delText>
        </w:r>
      </w:del>
      <w:ins w:id="306" w:author="Billy Mitchell" w:date="2023-11-07T13:07:00Z">
        <w:r w:rsidR="00097D65">
          <w:rPr>
            <w:szCs w:val="24"/>
          </w:rPr>
          <w:t>predicted</w:t>
        </w:r>
      </w:ins>
      <w:r w:rsidRPr="008C7178">
        <w:rPr>
          <w:szCs w:val="24"/>
        </w:rPr>
        <w:t xml:space="preserve"> strategy usage in that model (OR = 1.83, 95% CI = [0.65, 3.2], p = 0.079). </w:t>
      </w:r>
    </w:p>
    <w:p w14:paraId="4F6DA9C4" w14:textId="6DDDC2AA" w:rsidR="00857F3D" w:rsidRPr="00857F3D" w:rsidRDefault="00EE0C3E" w:rsidP="00857F3D">
      <w:pPr>
        <w:spacing w:after="0" w:line="480" w:lineRule="auto"/>
        <w:ind w:left="0" w:firstLine="720"/>
        <w:rPr>
          <w:b/>
          <w:bCs/>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w:t>
      </w:r>
      <w:r w:rsidRPr="008C7178">
        <w:rPr>
          <w:szCs w:val="24"/>
        </w:rPr>
        <w:lastRenderedPageBreak/>
        <w:t xml:space="preserve">regressions failed to perform better than the null model (ICC = 0.28; Emotion Sum: p = 0.130; Emotion Average: p = 0.430) and none of the affective variables </w:t>
      </w:r>
      <w:ins w:id="307" w:author="Billy Mitchell" w:date="2023-11-07T13:08:00Z">
        <w:r w:rsidR="00097D65">
          <w:rPr>
            <w:szCs w:val="24"/>
          </w:rPr>
          <w:t>predicted</w:t>
        </w:r>
      </w:ins>
      <w:del w:id="308" w:author="Billy Mitchell" w:date="2023-11-07T13:08:00Z">
        <w:r w:rsidRPr="008C7178" w:rsidDel="00097D65">
          <w:rPr>
            <w:szCs w:val="24"/>
          </w:rPr>
          <w:delText>demonstrated predictive</w:delText>
        </w:r>
      </w:del>
      <w:r w:rsidRPr="008C7178">
        <w:rPr>
          <w:szCs w:val="24"/>
        </w:rPr>
        <w:t xml:space="preserve"> </w:t>
      </w:r>
      <w:del w:id="309" w:author="Billy Mitchell" w:date="2023-11-07T13:08:00Z">
        <w:r w:rsidRPr="008C7178" w:rsidDel="00097D65">
          <w:rPr>
            <w:szCs w:val="24"/>
          </w:rPr>
          <w:delText xml:space="preserve">utility towards </w:delText>
        </w:r>
      </w:del>
      <w:r w:rsidRPr="008C7178">
        <w:rPr>
          <w:szCs w:val="24"/>
        </w:rPr>
        <w:t xml:space="preserve">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304"/>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F43E28" w14:textId="77777777" w:rsidR="00116FA4" w:rsidRDefault="00116FA4">
      <w:pPr>
        <w:spacing w:after="0" w:line="240" w:lineRule="auto"/>
      </w:pPr>
      <w:r>
        <w:separator/>
      </w:r>
    </w:p>
  </w:endnote>
  <w:endnote w:type="continuationSeparator" w:id="0">
    <w:p w14:paraId="0723D8F9" w14:textId="77777777" w:rsidR="00116FA4" w:rsidRDefault="00116FA4">
      <w:pPr>
        <w:spacing w:after="0" w:line="240" w:lineRule="auto"/>
      </w:pPr>
      <w:r>
        <w:continuationSeparator/>
      </w:r>
    </w:p>
  </w:endnote>
  <w:endnote w:type="continuationNotice" w:id="1">
    <w:p w14:paraId="2233B3F5" w14:textId="77777777" w:rsidR="00116FA4" w:rsidRDefault="00116F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C911F" w14:textId="77777777" w:rsidR="00116FA4" w:rsidRDefault="00116FA4">
      <w:pPr>
        <w:spacing w:after="0" w:line="240" w:lineRule="auto"/>
      </w:pPr>
      <w:r>
        <w:separator/>
      </w:r>
    </w:p>
  </w:footnote>
  <w:footnote w:type="continuationSeparator" w:id="0">
    <w:p w14:paraId="281CAEFB" w14:textId="77777777" w:rsidR="00116FA4" w:rsidRDefault="00116FA4">
      <w:pPr>
        <w:spacing w:after="0" w:line="240" w:lineRule="auto"/>
      </w:pPr>
      <w:r>
        <w:continuationSeparator/>
      </w:r>
    </w:p>
  </w:footnote>
  <w:footnote w:type="continuationNotice" w:id="1">
    <w:p w14:paraId="74726E98" w14:textId="77777777" w:rsidR="00116FA4" w:rsidRDefault="00116FA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343F12B1" w:rsidR="00260459" w:rsidRDefault="00260459" w:rsidP="002013C5">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3</w:t>
    </w:r>
    <w:r>
      <w:rPr>
        <w:rFonts w:ascii="Calibri" w:eastAsia="Calibri" w:hAnsi="Calibri" w:cs="Calibri"/>
        <w:sz w:val="22"/>
      </w:rPr>
      <w:fldChar w:fldCharType="end"/>
    </w: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6609FE52" w:rsidR="00260459" w:rsidRDefault="00260459">
    <w:pPr>
      <w:spacing w:after="0" w:line="259" w:lineRule="auto"/>
      <w:ind w:left="0" w:right="-1" w:firstLine="0"/>
      <w:jc w:val="right"/>
    </w:pPr>
    <w:r>
      <w:fldChar w:fldCharType="begin"/>
    </w:r>
    <w:r>
      <w:instrText xml:space="preserve"> PAGE   \* MERGEFORMAT </w:instrText>
    </w:r>
    <w:r>
      <w:fldChar w:fldCharType="separate"/>
    </w:r>
    <w:r w:rsidR="00801A78" w:rsidRPr="00801A78">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342DBAAE" w:rsidR="00260459" w:rsidRDefault="00260459"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10</w:t>
    </w:r>
    <w:r>
      <w:rPr>
        <w:rFonts w:ascii="Calibri" w:eastAsia="Calibri" w:hAnsi="Calibri" w:cs="Calibri"/>
        <w:sz w:val="22"/>
      </w:rPr>
      <w:fldChar w:fldCharType="end"/>
    </w: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03211759">
    <w:abstractNumId w:val="0"/>
  </w:num>
  <w:num w:numId="2" w16cid:durableId="48582749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lly Mitchell">
    <w15:presenceInfo w15:providerId="AD" w15:userId="S-1-5-21-3496871491-3148157022-986074665-490422"/>
  </w15:person>
  <w15:person w15:author="Billy Mitchell [2]">
    <w15:presenceInfo w15:providerId="AD" w15:userId="S::tui81100@temple.edu::2b152345-79f8-4c34-a5db-5635c7cb54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7944"/>
    <w:rsid w:val="00021D66"/>
    <w:rsid w:val="00023609"/>
    <w:rsid w:val="00031041"/>
    <w:rsid w:val="00034D34"/>
    <w:rsid w:val="000377EF"/>
    <w:rsid w:val="00052A17"/>
    <w:rsid w:val="00054CD8"/>
    <w:rsid w:val="00057DC8"/>
    <w:rsid w:val="00061A33"/>
    <w:rsid w:val="000645E9"/>
    <w:rsid w:val="00081E78"/>
    <w:rsid w:val="00083929"/>
    <w:rsid w:val="00083D59"/>
    <w:rsid w:val="00093192"/>
    <w:rsid w:val="000960FE"/>
    <w:rsid w:val="000967D7"/>
    <w:rsid w:val="00097D65"/>
    <w:rsid w:val="000B0F41"/>
    <w:rsid w:val="000B4EC5"/>
    <w:rsid w:val="000D7D4C"/>
    <w:rsid w:val="000E0223"/>
    <w:rsid w:val="000E055A"/>
    <w:rsid w:val="000E25CD"/>
    <w:rsid w:val="001140BE"/>
    <w:rsid w:val="001162B0"/>
    <w:rsid w:val="00116FA4"/>
    <w:rsid w:val="00124144"/>
    <w:rsid w:val="001244F9"/>
    <w:rsid w:val="00134823"/>
    <w:rsid w:val="00150851"/>
    <w:rsid w:val="00170D09"/>
    <w:rsid w:val="001734E6"/>
    <w:rsid w:val="00174798"/>
    <w:rsid w:val="00175AE9"/>
    <w:rsid w:val="00177775"/>
    <w:rsid w:val="00182F3C"/>
    <w:rsid w:val="001C386A"/>
    <w:rsid w:val="001C75FD"/>
    <w:rsid w:val="001F448F"/>
    <w:rsid w:val="001F7CFD"/>
    <w:rsid w:val="0020098B"/>
    <w:rsid w:val="002013C5"/>
    <w:rsid w:val="00201A98"/>
    <w:rsid w:val="00211390"/>
    <w:rsid w:val="00224DAE"/>
    <w:rsid w:val="00225BAC"/>
    <w:rsid w:val="0023367E"/>
    <w:rsid w:val="00234192"/>
    <w:rsid w:val="00234839"/>
    <w:rsid w:val="00242BB1"/>
    <w:rsid w:val="00245B8B"/>
    <w:rsid w:val="0024610B"/>
    <w:rsid w:val="00246C29"/>
    <w:rsid w:val="002511D0"/>
    <w:rsid w:val="00260459"/>
    <w:rsid w:val="0028246F"/>
    <w:rsid w:val="002838BF"/>
    <w:rsid w:val="00284B25"/>
    <w:rsid w:val="002919B5"/>
    <w:rsid w:val="002B4BE0"/>
    <w:rsid w:val="002B63D1"/>
    <w:rsid w:val="002C08F5"/>
    <w:rsid w:val="002C591D"/>
    <w:rsid w:val="002C6443"/>
    <w:rsid w:val="002C6E4D"/>
    <w:rsid w:val="002D566C"/>
    <w:rsid w:val="002D61E5"/>
    <w:rsid w:val="002E518D"/>
    <w:rsid w:val="002E5FF1"/>
    <w:rsid w:val="002E68CC"/>
    <w:rsid w:val="00304055"/>
    <w:rsid w:val="00306036"/>
    <w:rsid w:val="0030710F"/>
    <w:rsid w:val="00331554"/>
    <w:rsid w:val="00345FE2"/>
    <w:rsid w:val="00354B3D"/>
    <w:rsid w:val="003816C4"/>
    <w:rsid w:val="0038635A"/>
    <w:rsid w:val="00392022"/>
    <w:rsid w:val="003A3608"/>
    <w:rsid w:val="003A6C2B"/>
    <w:rsid w:val="003B419C"/>
    <w:rsid w:val="003C4260"/>
    <w:rsid w:val="003C56B6"/>
    <w:rsid w:val="003D1E31"/>
    <w:rsid w:val="00413D69"/>
    <w:rsid w:val="00425004"/>
    <w:rsid w:val="0043765F"/>
    <w:rsid w:val="00454046"/>
    <w:rsid w:val="004649E5"/>
    <w:rsid w:val="00470219"/>
    <w:rsid w:val="0047236C"/>
    <w:rsid w:val="004778EF"/>
    <w:rsid w:val="00477E20"/>
    <w:rsid w:val="004814F0"/>
    <w:rsid w:val="0049574A"/>
    <w:rsid w:val="00496DF7"/>
    <w:rsid w:val="004B43D8"/>
    <w:rsid w:val="004C124C"/>
    <w:rsid w:val="004C1DD4"/>
    <w:rsid w:val="004D21C8"/>
    <w:rsid w:val="004D2275"/>
    <w:rsid w:val="004D4566"/>
    <w:rsid w:val="004E6FCA"/>
    <w:rsid w:val="004F2368"/>
    <w:rsid w:val="004F39AA"/>
    <w:rsid w:val="004F3F92"/>
    <w:rsid w:val="004F6F69"/>
    <w:rsid w:val="00500583"/>
    <w:rsid w:val="00515306"/>
    <w:rsid w:val="005166AD"/>
    <w:rsid w:val="00516B60"/>
    <w:rsid w:val="005223AB"/>
    <w:rsid w:val="00525080"/>
    <w:rsid w:val="00532284"/>
    <w:rsid w:val="0055022F"/>
    <w:rsid w:val="005547A6"/>
    <w:rsid w:val="005622A0"/>
    <w:rsid w:val="00562C94"/>
    <w:rsid w:val="00564115"/>
    <w:rsid w:val="005658C9"/>
    <w:rsid w:val="00577234"/>
    <w:rsid w:val="00577985"/>
    <w:rsid w:val="0058454C"/>
    <w:rsid w:val="00593AB4"/>
    <w:rsid w:val="00595359"/>
    <w:rsid w:val="005A4E6A"/>
    <w:rsid w:val="005A644B"/>
    <w:rsid w:val="005A7E5D"/>
    <w:rsid w:val="005B4EE8"/>
    <w:rsid w:val="005B626E"/>
    <w:rsid w:val="005C0C32"/>
    <w:rsid w:val="005C4CE8"/>
    <w:rsid w:val="005D0B28"/>
    <w:rsid w:val="005D3AA4"/>
    <w:rsid w:val="005E1801"/>
    <w:rsid w:val="005E2671"/>
    <w:rsid w:val="005E6E9C"/>
    <w:rsid w:val="006117C7"/>
    <w:rsid w:val="0061398C"/>
    <w:rsid w:val="0062646F"/>
    <w:rsid w:val="00634C1C"/>
    <w:rsid w:val="0064197B"/>
    <w:rsid w:val="00642A4D"/>
    <w:rsid w:val="00654027"/>
    <w:rsid w:val="006725C8"/>
    <w:rsid w:val="0067300A"/>
    <w:rsid w:val="00673E56"/>
    <w:rsid w:val="00695466"/>
    <w:rsid w:val="00697625"/>
    <w:rsid w:val="006A1496"/>
    <w:rsid w:val="006A1E84"/>
    <w:rsid w:val="006A4EDC"/>
    <w:rsid w:val="006B0891"/>
    <w:rsid w:val="006B1466"/>
    <w:rsid w:val="006D2182"/>
    <w:rsid w:val="006D4590"/>
    <w:rsid w:val="006E3035"/>
    <w:rsid w:val="007053D8"/>
    <w:rsid w:val="00715EC3"/>
    <w:rsid w:val="0072632B"/>
    <w:rsid w:val="0073042A"/>
    <w:rsid w:val="00733E94"/>
    <w:rsid w:val="007561C0"/>
    <w:rsid w:val="00774C33"/>
    <w:rsid w:val="0077631A"/>
    <w:rsid w:val="00777AFC"/>
    <w:rsid w:val="007837F2"/>
    <w:rsid w:val="0078586E"/>
    <w:rsid w:val="00787C4E"/>
    <w:rsid w:val="00790C62"/>
    <w:rsid w:val="007911BE"/>
    <w:rsid w:val="007937AC"/>
    <w:rsid w:val="00793BCC"/>
    <w:rsid w:val="00795CB8"/>
    <w:rsid w:val="007A5F22"/>
    <w:rsid w:val="007B47B5"/>
    <w:rsid w:val="007B4A4C"/>
    <w:rsid w:val="007B651D"/>
    <w:rsid w:val="007C22D9"/>
    <w:rsid w:val="007C2A29"/>
    <w:rsid w:val="00801A78"/>
    <w:rsid w:val="008035C8"/>
    <w:rsid w:val="00804B41"/>
    <w:rsid w:val="0080798B"/>
    <w:rsid w:val="00813E83"/>
    <w:rsid w:val="0082283A"/>
    <w:rsid w:val="008333BD"/>
    <w:rsid w:val="00837CFE"/>
    <w:rsid w:val="00843757"/>
    <w:rsid w:val="00856025"/>
    <w:rsid w:val="00857F3D"/>
    <w:rsid w:val="00876B93"/>
    <w:rsid w:val="0087748B"/>
    <w:rsid w:val="00884EED"/>
    <w:rsid w:val="008B62B0"/>
    <w:rsid w:val="008B7F27"/>
    <w:rsid w:val="008C33F4"/>
    <w:rsid w:val="008C5719"/>
    <w:rsid w:val="008C7178"/>
    <w:rsid w:val="008E6857"/>
    <w:rsid w:val="00920CA2"/>
    <w:rsid w:val="00925D1D"/>
    <w:rsid w:val="00931006"/>
    <w:rsid w:val="00952E8D"/>
    <w:rsid w:val="00957D51"/>
    <w:rsid w:val="00963B42"/>
    <w:rsid w:val="00987D5D"/>
    <w:rsid w:val="00987F40"/>
    <w:rsid w:val="0099482C"/>
    <w:rsid w:val="009A1A84"/>
    <w:rsid w:val="009B0A20"/>
    <w:rsid w:val="009B3741"/>
    <w:rsid w:val="009B775E"/>
    <w:rsid w:val="009D03C9"/>
    <w:rsid w:val="009F00E2"/>
    <w:rsid w:val="009F52D2"/>
    <w:rsid w:val="009F61B1"/>
    <w:rsid w:val="00A0226B"/>
    <w:rsid w:val="00A05EDA"/>
    <w:rsid w:val="00A10180"/>
    <w:rsid w:val="00A10284"/>
    <w:rsid w:val="00A11BE7"/>
    <w:rsid w:val="00A145CB"/>
    <w:rsid w:val="00A30249"/>
    <w:rsid w:val="00A34DBB"/>
    <w:rsid w:val="00A45523"/>
    <w:rsid w:val="00A62570"/>
    <w:rsid w:val="00A66903"/>
    <w:rsid w:val="00A70619"/>
    <w:rsid w:val="00A71B20"/>
    <w:rsid w:val="00A726A1"/>
    <w:rsid w:val="00A81FD6"/>
    <w:rsid w:val="00A9710E"/>
    <w:rsid w:val="00A97406"/>
    <w:rsid w:val="00AA665A"/>
    <w:rsid w:val="00AD2081"/>
    <w:rsid w:val="00AE0811"/>
    <w:rsid w:val="00AE5781"/>
    <w:rsid w:val="00AE64F8"/>
    <w:rsid w:val="00AF35DC"/>
    <w:rsid w:val="00B142E7"/>
    <w:rsid w:val="00B17C41"/>
    <w:rsid w:val="00B22AC1"/>
    <w:rsid w:val="00B24E27"/>
    <w:rsid w:val="00B42FE6"/>
    <w:rsid w:val="00B501A4"/>
    <w:rsid w:val="00B56ED7"/>
    <w:rsid w:val="00B671FF"/>
    <w:rsid w:val="00B720B2"/>
    <w:rsid w:val="00B926ED"/>
    <w:rsid w:val="00B97AE8"/>
    <w:rsid w:val="00BA2525"/>
    <w:rsid w:val="00BA5093"/>
    <w:rsid w:val="00BA75FE"/>
    <w:rsid w:val="00BB6361"/>
    <w:rsid w:val="00BB6E74"/>
    <w:rsid w:val="00BD0AE5"/>
    <w:rsid w:val="00BD792B"/>
    <w:rsid w:val="00BE63C2"/>
    <w:rsid w:val="00BF7DA9"/>
    <w:rsid w:val="00C1208F"/>
    <w:rsid w:val="00C178FD"/>
    <w:rsid w:val="00C21522"/>
    <w:rsid w:val="00C22311"/>
    <w:rsid w:val="00C240EC"/>
    <w:rsid w:val="00C27098"/>
    <w:rsid w:val="00C378C1"/>
    <w:rsid w:val="00C40880"/>
    <w:rsid w:val="00C41AEA"/>
    <w:rsid w:val="00C52CA8"/>
    <w:rsid w:val="00C63675"/>
    <w:rsid w:val="00C67D89"/>
    <w:rsid w:val="00C74FEB"/>
    <w:rsid w:val="00C87951"/>
    <w:rsid w:val="00CB34D6"/>
    <w:rsid w:val="00CB54A4"/>
    <w:rsid w:val="00CB71A1"/>
    <w:rsid w:val="00CD160F"/>
    <w:rsid w:val="00CD3860"/>
    <w:rsid w:val="00CE7A92"/>
    <w:rsid w:val="00D03243"/>
    <w:rsid w:val="00D04203"/>
    <w:rsid w:val="00D12D06"/>
    <w:rsid w:val="00D179A8"/>
    <w:rsid w:val="00D326AE"/>
    <w:rsid w:val="00D47FF3"/>
    <w:rsid w:val="00D54D74"/>
    <w:rsid w:val="00D656A0"/>
    <w:rsid w:val="00D80B3A"/>
    <w:rsid w:val="00D83AD8"/>
    <w:rsid w:val="00D84F4E"/>
    <w:rsid w:val="00D90BC6"/>
    <w:rsid w:val="00D91A6A"/>
    <w:rsid w:val="00D92083"/>
    <w:rsid w:val="00D93AE7"/>
    <w:rsid w:val="00D94E09"/>
    <w:rsid w:val="00DA5661"/>
    <w:rsid w:val="00DC1D9A"/>
    <w:rsid w:val="00DC49F8"/>
    <w:rsid w:val="00DD6A2C"/>
    <w:rsid w:val="00DE3CA9"/>
    <w:rsid w:val="00DF0574"/>
    <w:rsid w:val="00DF387D"/>
    <w:rsid w:val="00E05420"/>
    <w:rsid w:val="00E06DE0"/>
    <w:rsid w:val="00E07969"/>
    <w:rsid w:val="00E206EE"/>
    <w:rsid w:val="00E20BFE"/>
    <w:rsid w:val="00E21AFA"/>
    <w:rsid w:val="00E22D5D"/>
    <w:rsid w:val="00E26545"/>
    <w:rsid w:val="00E358A8"/>
    <w:rsid w:val="00E37E22"/>
    <w:rsid w:val="00E40F37"/>
    <w:rsid w:val="00E41BCD"/>
    <w:rsid w:val="00E42073"/>
    <w:rsid w:val="00E44513"/>
    <w:rsid w:val="00E67FD8"/>
    <w:rsid w:val="00E75949"/>
    <w:rsid w:val="00E82ED7"/>
    <w:rsid w:val="00E90632"/>
    <w:rsid w:val="00E91FBC"/>
    <w:rsid w:val="00EA7D18"/>
    <w:rsid w:val="00EA7DB5"/>
    <w:rsid w:val="00EB0294"/>
    <w:rsid w:val="00EB2903"/>
    <w:rsid w:val="00EB6E76"/>
    <w:rsid w:val="00EC3FBC"/>
    <w:rsid w:val="00EC7C0D"/>
    <w:rsid w:val="00EE0C3E"/>
    <w:rsid w:val="00EE6731"/>
    <w:rsid w:val="00EF55CB"/>
    <w:rsid w:val="00F01730"/>
    <w:rsid w:val="00F01C0B"/>
    <w:rsid w:val="00F04217"/>
    <w:rsid w:val="00F12331"/>
    <w:rsid w:val="00F142D6"/>
    <w:rsid w:val="00F20EDF"/>
    <w:rsid w:val="00F33AE2"/>
    <w:rsid w:val="00F3676B"/>
    <w:rsid w:val="00F36F2C"/>
    <w:rsid w:val="00F414E9"/>
    <w:rsid w:val="00F43659"/>
    <w:rsid w:val="00F44F40"/>
    <w:rsid w:val="00F52285"/>
    <w:rsid w:val="00F614DB"/>
    <w:rsid w:val="00F63EDD"/>
    <w:rsid w:val="00F77B3B"/>
    <w:rsid w:val="00F85416"/>
    <w:rsid w:val="00F874E1"/>
    <w:rsid w:val="00FA0C09"/>
    <w:rsid w:val="00FB31D7"/>
    <w:rsid w:val="00FB3B51"/>
    <w:rsid w:val="00FB50CA"/>
    <w:rsid w:val="00FB528A"/>
    <w:rsid w:val="00FC4DC1"/>
    <w:rsid w:val="00FC645E"/>
    <w:rsid w:val="00FC686E"/>
    <w:rsid w:val="00FD0285"/>
    <w:rsid w:val="00FD0CE1"/>
    <w:rsid w:val="00FD4A77"/>
    <w:rsid w:val="00FE3E3A"/>
    <w:rsid w:val="00FE4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semiHidden/>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semiHidden/>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tiff"/><Relationship Id="rId18" Type="http://schemas.openxmlformats.org/officeDocument/2006/relationships/header" Target="header5.xml"/><Relationship Id="rId26" Type="http://schemas.openxmlformats.org/officeDocument/2006/relationships/hyperlink" Target="https://aspredicted.org/XXH"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4.xm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5.png"/><Relationship Id="rId29" Type="http://schemas.openxmlformats.org/officeDocument/2006/relationships/hyperlink" Target="https://aspredicted.org/XXH_W1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7.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hyperlink" Target="https://aspredicted.org/XXH_W1V" TargetMode="External"/><Relationship Id="rId28" Type="http://schemas.openxmlformats.org/officeDocument/2006/relationships/hyperlink" Target="https://aspredicted.org/XXH_W1V" TargetMode="External"/><Relationship Id="rId10" Type="http://schemas.openxmlformats.org/officeDocument/2006/relationships/header" Target="header3.xml"/><Relationship Id="rId19" Type="http://schemas.openxmlformats.org/officeDocument/2006/relationships/header" Target="header6.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6.jpg"/><Relationship Id="rId27" Type="http://schemas.openxmlformats.org/officeDocument/2006/relationships/hyperlink" Target="https://aspredicted.org/XXH_W1V"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CB64E-C1DC-47D6-A1CA-3A79DA605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TotalTime>
  <Pages>52</Pages>
  <Words>43665</Words>
  <Characters>248894</Characters>
  <Application>Microsoft Office Word</Application>
  <DocSecurity>0</DocSecurity>
  <Lines>2074</Lines>
  <Paragraphs>583</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291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13</cp:revision>
  <cp:lastPrinted>2022-11-28T01:28:00Z</cp:lastPrinted>
  <dcterms:created xsi:type="dcterms:W3CDTF">2023-05-22T21:21:00Z</dcterms:created>
  <dcterms:modified xsi:type="dcterms:W3CDTF">2023-11-08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CbKWJtm"/&gt;&lt;style id="http://www.zotero.org/styles/apa" locale="en-US" hasBibliography="1" bibliographyStyleHasBeenSet="1"/&gt;&lt;prefs&gt;&lt;pref name="fieldType" value="Field"/&gt;&lt;/prefs&gt;&lt;/data&gt;</vt:lpwstr>
  </property>
</Properties>
</file>